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FBD2DD" w14:textId="26C79F16" w:rsidR="007A0E24" w:rsidRPr="00781F15" w:rsidRDefault="00FF2021" w:rsidP="007A0E24">
      <w:pPr>
        <w:spacing w:line="360" w:lineRule="auto"/>
        <w:outlineLvl w:val="0"/>
        <w:rPr>
          <w:rFonts w:ascii="Times New Roman" w:hAnsi="Times New Roman" w:cs="Times New Roman"/>
          <w:b/>
          <w:color w:val="000000" w:themeColor="text1"/>
          <w:szCs w:val="21"/>
        </w:rPr>
      </w:pPr>
      <w:bookmarkStart w:id="0" w:name="OLE_LINK135"/>
      <w:bookmarkStart w:id="1" w:name="OLE_LINK136"/>
      <w:r w:rsidRPr="00FF2021">
        <w:rPr>
          <w:rFonts w:ascii="Times New Roman" w:hAnsi="Times New Roman" w:cs="Times New Roman"/>
          <w:b/>
          <w:color w:val="000000" w:themeColor="text1"/>
          <w:szCs w:val="21"/>
        </w:rPr>
        <w:t>Supplementary file 1A</w:t>
      </w:r>
      <w:bookmarkEnd w:id="0"/>
      <w:bookmarkEnd w:id="1"/>
      <w:r w:rsidR="007A0E24" w:rsidRPr="00781F15">
        <w:rPr>
          <w:rFonts w:ascii="Times New Roman" w:hAnsi="Times New Roman" w:cs="Times New Roman"/>
          <w:b/>
          <w:color w:val="000000" w:themeColor="text1"/>
          <w:szCs w:val="21"/>
        </w:rPr>
        <w:t xml:space="preserve">. </w:t>
      </w:r>
      <w:r w:rsidR="00BD05E7" w:rsidRPr="00781F15">
        <w:rPr>
          <w:rFonts w:ascii="Times New Roman" w:hAnsi="Times New Roman" w:cs="Times New Roman"/>
          <w:b/>
          <w:color w:val="000000" w:themeColor="text1"/>
          <w:szCs w:val="21"/>
        </w:rPr>
        <w:t>The PCR primers used for qPCR.</w:t>
      </w:r>
    </w:p>
    <w:tbl>
      <w:tblPr>
        <w:tblStyle w:val="a5"/>
        <w:tblpPr w:leftFromText="180" w:rightFromText="180" w:vertAnchor="text" w:horzAnchor="margin" w:tblpY="136"/>
        <w:tblW w:w="0" w:type="auto"/>
        <w:tblLook w:val="04A0" w:firstRow="1" w:lastRow="0" w:firstColumn="1" w:lastColumn="0" w:noHBand="0" w:noVBand="1"/>
      </w:tblPr>
      <w:tblGrid>
        <w:gridCol w:w="2676"/>
        <w:gridCol w:w="3805"/>
        <w:gridCol w:w="1809"/>
      </w:tblGrid>
      <w:tr w:rsidR="00146A56" w:rsidRPr="00781F15" w14:paraId="50C87DA8" w14:textId="77777777" w:rsidTr="00275C5A">
        <w:tc>
          <w:tcPr>
            <w:tcW w:w="2676" w:type="dxa"/>
          </w:tcPr>
          <w:p w14:paraId="34D51864" w14:textId="77777777" w:rsidR="00146A56" w:rsidRPr="00781F15" w:rsidRDefault="00146A56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Primer name</w:t>
            </w:r>
          </w:p>
        </w:tc>
        <w:tc>
          <w:tcPr>
            <w:tcW w:w="3805" w:type="dxa"/>
          </w:tcPr>
          <w:p w14:paraId="6E157F55" w14:textId="77777777" w:rsidR="00146A56" w:rsidRPr="00781F15" w:rsidRDefault="00146A56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Sequence (5'-3')</w:t>
            </w:r>
          </w:p>
        </w:tc>
        <w:tc>
          <w:tcPr>
            <w:tcW w:w="1809" w:type="dxa"/>
          </w:tcPr>
          <w:p w14:paraId="49C2C9E7" w14:textId="77777777" w:rsidR="00146A56" w:rsidRPr="00781F15" w:rsidRDefault="00146A56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Reference</w:t>
            </w:r>
          </w:p>
        </w:tc>
      </w:tr>
      <w:tr w:rsidR="00146A56" w:rsidRPr="00781F15" w14:paraId="36FE4F82" w14:textId="77777777" w:rsidTr="00275C5A">
        <w:tc>
          <w:tcPr>
            <w:tcW w:w="2676" w:type="dxa"/>
          </w:tcPr>
          <w:p w14:paraId="36896E99" w14:textId="77777777" w:rsidR="00146A56" w:rsidRPr="00781F15" w:rsidRDefault="008438B5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" w:name="OLE_LINK167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β-actin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-qPCR-F</w:t>
            </w:r>
            <w:bookmarkEnd w:id="2"/>
          </w:p>
        </w:tc>
        <w:tc>
          <w:tcPr>
            <w:tcW w:w="3805" w:type="dxa"/>
          </w:tcPr>
          <w:p w14:paraId="5164B1E2" w14:textId="77777777" w:rsidR="00146A56" w:rsidRPr="00781F15" w:rsidRDefault="008438B5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" w:name="OLE_LINK5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CTGTTTTCCCCTCCATTGTT</w:t>
            </w:r>
            <w:bookmarkEnd w:id="3"/>
          </w:p>
        </w:tc>
        <w:tc>
          <w:tcPr>
            <w:tcW w:w="1809" w:type="dxa"/>
            <w:vMerge w:val="restart"/>
          </w:tcPr>
          <w:p w14:paraId="1F08FDD3" w14:textId="1A68B180" w:rsidR="00146A56" w:rsidRPr="00781F15" w:rsidRDefault="00D9548D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GFuZzwvQXV0aG9yPjxZZWFyPjIwMTc8L1llYXI+PFJl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GFuZzwvQXV0aG9yPjxZZWFyPjIwMTc8L1llYXI+PFJl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FF202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Zhang et al., 2017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146A56" w:rsidRPr="00781F15" w14:paraId="6731B001" w14:textId="77777777" w:rsidTr="00275C5A">
        <w:tc>
          <w:tcPr>
            <w:tcW w:w="2676" w:type="dxa"/>
          </w:tcPr>
          <w:p w14:paraId="553D0F7C" w14:textId="77777777" w:rsidR="00146A56" w:rsidRPr="00781F15" w:rsidRDefault="008438B5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</w:rPr>
              <w:t>β-actin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-qPCR-R</w:t>
            </w:r>
          </w:p>
        </w:tc>
        <w:tc>
          <w:tcPr>
            <w:tcW w:w="3805" w:type="dxa"/>
          </w:tcPr>
          <w:p w14:paraId="2287D90C" w14:textId="77777777" w:rsidR="00146A56" w:rsidRPr="00781F15" w:rsidRDefault="008438B5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CCCATGCCAACCATCACT</w:t>
            </w:r>
          </w:p>
        </w:tc>
        <w:tc>
          <w:tcPr>
            <w:tcW w:w="1809" w:type="dxa"/>
            <w:vMerge/>
          </w:tcPr>
          <w:p w14:paraId="509E6265" w14:textId="77777777" w:rsidR="00146A56" w:rsidRPr="00781F15" w:rsidRDefault="00146A56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7601D50E" w14:textId="77777777" w:rsidTr="00275C5A">
        <w:tc>
          <w:tcPr>
            <w:tcW w:w="2676" w:type="dxa"/>
          </w:tcPr>
          <w:p w14:paraId="783A051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ata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64E2C87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CTGAGCCTTCTCGTTGGG</w:t>
            </w:r>
          </w:p>
        </w:tc>
        <w:tc>
          <w:tcPr>
            <w:tcW w:w="1809" w:type="dxa"/>
            <w:vMerge w:val="restart"/>
          </w:tcPr>
          <w:p w14:paraId="6B31F145" w14:textId="05E72DF3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SZW48L0F1dGhvcj48WWVhcj4yMDEzPC9ZZWFyPjxSZWNO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SZW48L0F1dGhvcj48WWVhcj4yMDEzPC9ZZWFyPjxSZWNO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Ren et al., 2013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0A931005" w14:textId="77777777" w:rsidTr="00275C5A">
        <w:tc>
          <w:tcPr>
            <w:tcW w:w="2676" w:type="dxa"/>
          </w:tcPr>
          <w:p w14:paraId="3F5776FE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ata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197CC053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TCTGGACGCTGGTGGAATA</w:t>
            </w:r>
          </w:p>
        </w:tc>
        <w:tc>
          <w:tcPr>
            <w:tcW w:w="1809" w:type="dxa"/>
            <w:vMerge/>
          </w:tcPr>
          <w:p w14:paraId="61EADFA8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1E3D1304" w14:textId="77777777" w:rsidTr="00275C5A">
        <w:tc>
          <w:tcPr>
            <w:tcW w:w="2676" w:type="dxa"/>
          </w:tcPr>
          <w:p w14:paraId="46DA3714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4" w:name="OLE_LINK6"/>
            <w:bookmarkStart w:id="5" w:name="OLE_LINK7"/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ikaros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  <w:bookmarkEnd w:id="4"/>
            <w:bookmarkEnd w:id="5"/>
          </w:p>
        </w:tc>
        <w:tc>
          <w:tcPr>
            <w:tcW w:w="3805" w:type="dxa"/>
          </w:tcPr>
          <w:p w14:paraId="3C7FDB0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AACCTGCTCCGACACAT</w:t>
            </w:r>
          </w:p>
        </w:tc>
        <w:tc>
          <w:tcPr>
            <w:tcW w:w="1809" w:type="dxa"/>
            <w:vMerge w:val="restart"/>
          </w:tcPr>
          <w:p w14:paraId="10015596" w14:textId="445CAEF0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wgSGUsIE1hLCBYdWUsICZhbXA7IExp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wgSGUsIE1hLCBYdWUsICZhbXA7IExp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FF202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Wang, He, Ma, Xue, &amp; Liu, 2015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6220BD3E" w14:textId="77777777" w:rsidTr="00275C5A">
        <w:tc>
          <w:tcPr>
            <w:tcW w:w="2676" w:type="dxa"/>
          </w:tcPr>
          <w:p w14:paraId="280F4AC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ikaros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6DB4BBB0" w14:textId="4328C90B" w:rsidR="00275C5A" w:rsidRPr="00781F15" w:rsidRDefault="006776B2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6776B2">
              <w:rPr>
                <w:rFonts w:ascii="Times New Roman" w:hAnsi="Times New Roman" w:cs="Times New Roman"/>
                <w:color w:val="FF0000"/>
                <w:szCs w:val="21"/>
              </w:rPr>
              <w:t>CTCCGCTGCTTGTAACTG</w:t>
            </w:r>
          </w:p>
        </w:tc>
        <w:tc>
          <w:tcPr>
            <w:tcW w:w="1809" w:type="dxa"/>
            <w:vMerge/>
          </w:tcPr>
          <w:p w14:paraId="4991316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64249636" w14:textId="77777777" w:rsidTr="00275C5A">
        <w:tc>
          <w:tcPr>
            <w:tcW w:w="2676" w:type="dxa"/>
          </w:tcPr>
          <w:p w14:paraId="1D08CD4A" w14:textId="57326F5A" w:rsidR="00275C5A" w:rsidRPr="00781F15" w:rsidRDefault="00C26DC2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b</w:t>
            </w:r>
            <w:r w:rsidR="00275C5A"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ae1</w:t>
            </w:r>
            <w:r w:rsidR="00275C5A"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275C5A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75B85A9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GCAAAGT</w:t>
            </w:r>
            <w:bookmarkStart w:id="6" w:name="OLE_LINK331"/>
            <w:bookmarkStart w:id="7" w:name="OLE_LINK332"/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CATCCTT</w:t>
            </w:r>
            <w:bookmarkEnd w:id="6"/>
            <w:bookmarkEnd w:id="7"/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CCAC</w:t>
            </w:r>
          </w:p>
        </w:tc>
        <w:tc>
          <w:tcPr>
            <w:tcW w:w="1809" w:type="dxa"/>
            <w:vMerge w:val="restart"/>
          </w:tcPr>
          <w:p w14:paraId="3C780A01" w14:textId="4546E518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Xue&lt;/Author&gt;&lt;Year&gt;2015&lt;/Year&gt;&lt;RecNum&gt;598&lt;/RecNum&gt;&lt;DisplayText&gt;(Xue, Gao, &amp;amp; Liu, 2015)&lt;/DisplayText&gt;&lt;record&gt;&lt;rec-number&gt;598&lt;/rec-number&gt;&lt;foreign-keys&gt;&lt;key app="EN" db-id="zwzz5erevvs95tewrpwxtazkftw0ard2vw55" timestamp="1612691191"&gt;598&lt;/key&gt;&lt;/foreign-keys&gt;&lt;ref-type name="Journal Article"&gt;17&lt;/ref-type&gt;&lt;contributors&gt;&lt;authors&gt;&lt;author&gt;Xue, Y.&lt;/author&gt;&lt;author&gt;Gao, S.&lt;/author&gt;&lt;author&gt;Liu, F.&lt;/author&gt;&lt;/authors&gt;&lt;/contributors&gt;&lt;auth-address&gt;State Key Laboratory of Biomembrane and Membrane Biotechnology, Institute of Zoology, Chinese Academy of Sciences, Beijing 100101, China.&amp;#xD;State Key Laboratory of Biomembrane and Membrane Biotechnology, Institute of Zoology, Chinese Academy of Sciences, Beijing 100101, China. Electronic address: liuf@ioz.ac.cn.&lt;/auth-address&gt;&lt;titles&gt;&lt;title&gt;Genome-wide analysis of the zebrafish Klf family identifies two genes important for erythroid maturation&lt;/title&gt;&lt;secondary-title&gt;Dev Biol&lt;/secondary-title&gt;&lt;/titles&gt;&lt;periodical&gt;&lt;full-title&gt;Dev Biol&lt;/full-title&gt;&lt;/periodical&gt;&lt;pages&gt;115-27&lt;/pages&gt;&lt;volume&gt;403&lt;/volume&gt;&lt;number&gt;2&lt;/number&gt;&lt;edition&gt;2015/05/28&lt;/edition&gt;&lt;keywords&gt;&lt;keyword&gt;Animals&lt;/keyword&gt;&lt;keyword&gt;Cyclin-Dependent Kinase Inhibitor p21/metabolism&lt;/keyword&gt;&lt;keyword&gt;Embryo, Nonmammalian/metabolism&lt;/keyword&gt;&lt;keyword&gt;Erythroid Cells/cytology/*metabolism&lt;/keyword&gt;&lt;keyword&gt;Gene Expression&lt;/keyword&gt;&lt;keyword&gt;Kruppel-Like Transcription Factors/*genetics/*metabolism&lt;/keyword&gt;&lt;keyword&gt;Phylogeny&lt;/keyword&gt;&lt;keyword&gt;Zebrafish&lt;/keyword&gt;&lt;keyword&gt;Zebrafish Proteins/*genetics/*metabolism&lt;/keyword&gt;&lt;keyword&gt;Klf family&lt;/keyword&gt;&lt;keyword&gt;Klf3&lt;/keyword&gt;&lt;keyword&gt;Klf6a&lt;/keyword&gt;&lt;keyword&gt;erythropoiesis&lt;/keyword&gt;&lt;/keywords&gt;&lt;dates&gt;&lt;year&gt;2015&lt;/year&gt;&lt;pub-dates&gt;&lt;date&gt;Jul 15&lt;/date&gt;&lt;/pub-dates&gt;&lt;/dates&gt;&lt;isbn&gt;1095-564X (Electronic)&amp;#xD;0012-1606 (Linking)&lt;/isbn&gt;&lt;accession-num&gt;26015096&lt;/accession-num&gt;&lt;urls&gt;&lt;related-urls&gt;&lt;url&gt;https://www.ncbi.nlm.nih.gov/pubmed/26015096&lt;/url&gt;&lt;/related-urls&gt;&lt;/urls&gt;&lt;electronic-resource-num&gt;10.1016/j.ydbio.2015.05.015&lt;/electronic-resource-num&gt;&lt;/record&gt;&lt;/Cite&gt;&lt;/EndNote&gt;</w:instrTex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Xue, Gao, &amp; Liu, 2015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3B790C1D" w14:textId="77777777" w:rsidTr="00275C5A">
        <w:tc>
          <w:tcPr>
            <w:tcW w:w="2676" w:type="dxa"/>
          </w:tcPr>
          <w:p w14:paraId="6AA38B41" w14:textId="3A0B1BB3" w:rsidR="00275C5A" w:rsidRPr="00781F15" w:rsidRDefault="00C26DC2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b</w:t>
            </w:r>
            <w:r w:rsidR="00275C5A"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ae1</w:t>
            </w:r>
            <w:r w:rsidR="00275C5A"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275C5A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1F221D33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GAAGTAGGTCTTGGTCTGG</w:t>
            </w:r>
          </w:p>
        </w:tc>
        <w:tc>
          <w:tcPr>
            <w:tcW w:w="1809" w:type="dxa"/>
            <w:vMerge/>
          </w:tcPr>
          <w:p w14:paraId="7AC6E62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4B4157C1" w14:textId="77777777" w:rsidTr="00275C5A">
        <w:tc>
          <w:tcPr>
            <w:tcW w:w="2676" w:type="dxa"/>
          </w:tcPr>
          <w:p w14:paraId="2DD27E31" w14:textId="670B5D67" w:rsidR="00275C5A" w:rsidRPr="00781F15" w:rsidRDefault="00C26DC2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8" w:name="OLE_LINK13"/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1"/>
              </w:rPr>
              <w:t>hb</w:t>
            </w:r>
            <w:r w:rsidR="00275C5A" w:rsidRPr="00781F15">
              <w:rPr>
                <w:rFonts w:ascii="Times New Roman" w:hAnsi="Times New Roman" w:cs="Times New Roman"/>
                <w:i/>
                <w:iCs/>
                <w:color w:val="000000" w:themeColor="text1"/>
                <w:szCs w:val="21"/>
              </w:rPr>
              <w:t>be1</w:t>
            </w:r>
            <w:bookmarkEnd w:id="8"/>
            <w:r w:rsidR="00275C5A"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275C5A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7F3FE67A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CTGAACATCTAAAGTCGAAAA</w:t>
            </w:r>
          </w:p>
        </w:tc>
        <w:tc>
          <w:tcPr>
            <w:tcW w:w="1809" w:type="dxa"/>
            <w:vMerge w:val="restart"/>
          </w:tcPr>
          <w:p w14:paraId="5179DDDD" w14:textId="2F58CC38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Xue&lt;/Author&gt;&lt;Year&gt;2015&lt;/Year&gt;&lt;RecNum&gt;598&lt;/RecNum&gt;&lt;DisplayText&gt;(Xue et al., 2015)&lt;/DisplayText&gt;&lt;record&gt;&lt;rec-number&gt;598&lt;/rec-number&gt;&lt;foreign-keys&gt;&lt;key app="EN" db-id="zwzz5erevvs95tewrpwxtazkftw0ard2vw55" timestamp="1612691191"&gt;598&lt;/key&gt;&lt;/foreign-keys&gt;&lt;ref-type name="Journal Article"&gt;17&lt;/ref-type&gt;&lt;contributors&gt;&lt;authors&gt;&lt;author&gt;Xue, Y.&lt;/author&gt;&lt;author&gt;Gao, S.&lt;/author&gt;&lt;author&gt;Liu, F.&lt;/author&gt;&lt;/authors&gt;&lt;/contributors&gt;&lt;auth-address&gt;State Key Laboratory of Biomembrane and Membrane Biotechnology, Institute of Zoology, Chinese Academy of Sciences, Beijing 100101, China.&amp;#xD;State Key Laboratory of Biomembrane and Membrane Biotechnology, Institute of Zoology, Chinese Academy of Sciences, Beijing 100101, China. Electronic address: liuf@ioz.ac.cn.&lt;/auth-address&gt;&lt;titles&gt;&lt;title&gt;Genome-wide analysis of the zebrafish Klf family identifies two genes important for erythroid maturation&lt;/title&gt;&lt;secondary-title&gt;Dev Biol&lt;/secondary-title&gt;&lt;/titles&gt;&lt;periodical&gt;&lt;full-title&gt;Dev Biol&lt;/full-title&gt;&lt;/periodical&gt;&lt;pages&gt;115-27&lt;/pages&gt;&lt;volume&gt;403&lt;/volume&gt;&lt;number&gt;2&lt;/number&gt;&lt;edition&gt;2015/05/28&lt;/edition&gt;&lt;keywords&gt;&lt;keyword&gt;Animals&lt;/keyword&gt;&lt;keyword&gt;Cyclin-Dependent Kinase Inhibitor p21/metabolism&lt;/keyword&gt;&lt;keyword&gt;Embryo, Nonmammalian/metabolism&lt;/keyword&gt;&lt;keyword&gt;Erythroid Cells/cytology/*metabolism&lt;/keyword&gt;&lt;keyword&gt;Gene Expression&lt;/keyword&gt;&lt;keyword&gt;Kruppel-Like Transcription Factors/*genetics/*metabolism&lt;/keyword&gt;&lt;keyword&gt;Phylogeny&lt;/keyword&gt;&lt;keyword&gt;Zebrafish&lt;/keyword&gt;&lt;keyword&gt;Zebrafish Proteins/*genetics/*metabolism&lt;/keyword&gt;&lt;keyword&gt;Klf family&lt;/keyword&gt;&lt;keyword&gt;Klf3&lt;/keyword&gt;&lt;keyword&gt;Klf6a&lt;/keyword&gt;&lt;keyword&gt;erythropoiesis&lt;/keyword&gt;&lt;/keywords&gt;&lt;dates&gt;&lt;year&gt;2015&lt;/year&gt;&lt;pub-dates&gt;&lt;date&gt;Jul 15&lt;/date&gt;&lt;/pub-dates&gt;&lt;/dates&gt;&lt;isbn&gt;1095-564X (Electronic)&amp;#xD;0012-1606 (Linking)&lt;/isbn&gt;&lt;accession-num&gt;26015096&lt;/accession-num&gt;&lt;urls&gt;&lt;related-urls&gt;&lt;url&gt;https://www.ncbi.nlm.nih.gov/pubmed/26015096&lt;/url&gt;&lt;/related-urls&gt;&lt;/urls&gt;&lt;electronic-resource-num&gt;10.1016/j.ydbio.2015.05.015&lt;/electronic-resource-num&gt;&lt;/record&gt;&lt;/Cite&gt;&lt;/EndNote&gt;</w:instrTex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Xue et al., 2015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578C6B42" w14:textId="77777777" w:rsidTr="00275C5A">
        <w:tc>
          <w:tcPr>
            <w:tcW w:w="2676" w:type="dxa"/>
          </w:tcPr>
          <w:p w14:paraId="24D0533E" w14:textId="0B376431" w:rsidR="00275C5A" w:rsidRPr="00781F15" w:rsidRDefault="00C26DC2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Cs w:val="21"/>
              </w:rPr>
              <w:t>hb</w:t>
            </w:r>
            <w:r w:rsidR="00275C5A" w:rsidRPr="00781F15">
              <w:rPr>
                <w:rFonts w:ascii="Times New Roman" w:hAnsi="Times New Roman" w:cs="Times New Roman"/>
                <w:i/>
                <w:iCs/>
                <w:color w:val="000000" w:themeColor="text1"/>
                <w:szCs w:val="21"/>
              </w:rPr>
              <w:t>be1</w:t>
            </w:r>
            <w:r w:rsidR="00275C5A"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275C5A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671639FA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sz w:val="22"/>
                <w:szCs w:val="22"/>
              </w:rPr>
              <w:t>ACACCTTGCCAGAGCCT</w:t>
            </w:r>
          </w:p>
        </w:tc>
        <w:tc>
          <w:tcPr>
            <w:tcW w:w="1809" w:type="dxa"/>
            <w:vMerge/>
          </w:tcPr>
          <w:p w14:paraId="5ABB1E76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12BED07F" w14:textId="77777777" w:rsidTr="00275C5A">
        <w:tc>
          <w:tcPr>
            <w:tcW w:w="2676" w:type="dxa"/>
          </w:tcPr>
          <w:p w14:paraId="40FBAD6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u.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1237130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GGAGTGTATGAGAGACCACATCAG</w:t>
            </w:r>
          </w:p>
        </w:tc>
        <w:tc>
          <w:tcPr>
            <w:tcW w:w="1809" w:type="dxa"/>
            <w:vMerge w:val="restart"/>
          </w:tcPr>
          <w:p w14:paraId="65E163CE" w14:textId="5643D421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SZW48L0F1dGhvcj48WWVhcj4yMDEzPC9ZZWFyPjxSZWNO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SZW48L0F1dGhvcj48WWVhcj4yMDEzPC9ZZWFyPjxSZWNO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Ren et al., 2013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0200D1B6" w14:textId="77777777" w:rsidTr="00275C5A">
        <w:tc>
          <w:tcPr>
            <w:tcW w:w="2676" w:type="dxa"/>
          </w:tcPr>
          <w:p w14:paraId="3D5158E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u.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74CB60D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TTTCGCAGAAGGTCAAGCA</w:t>
            </w:r>
          </w:p>
        </w:tc>
        <w:tc>
          <w:tcPr>
            <w:tcW w:w="1809" w:type="dxa"/>
            <w:vMerge/>
          </w:tcPr>
          <w:p w14:paraId="394E0AC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61FB8AB6" w14:textId="77777777" w:rsidTr="00275C5A">
        <w:tc>
          <w:tcPr>
            <w:tcW w:w="2676" w:type="dxa"/>
          </w:tcPr>
          <w:p w14:paraId="7479DCED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mfap4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021D5794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TGGACGGCAGTGTGAAT</w:t>
            </w:r>
          </w:p>
        </w:tc>
        <w:tc>
          <w:tcPr>
            <w:tcW w:w="1809" w:type="dxa"/>
            <w:vMerge w:val="restart"/>
          </w:tcPr>
          <w:p w14:paraId="3AB58D53" w14:textId="1C6CDB33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BldCBhbC4sIDIwMTUpPC9EaXNwbGF5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BldCBhbC4sIDIwMTUpPC9EaXNwbGF5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FF202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Wang et al., 2015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1E594753" w14:textId="77777777" w:rsidTr="00275C5A">
        <w:tc>
          <w:tcPr>
            <w:tcW w:w="2676" w:type="dxa"/>
          </w:tcPr>
          <w:p w14:paraId="0A0545A2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mfap4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074CFF58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TTCTTGTGGCGTGTCAG</w:t>
            </w:r>
          </w:p>
        </w:tc>
        <w:tc>
          <w:tcPr>
            <w:tcW w:w="1809" w:type="dxa"/>
            <w:vMerge/>
          </w:tcPr>
          <w:p w14:paraId="2FEC7BE2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61394ABC" w14:textId="77777777" w:rsidTr="00275C5A">
        <w:tc>
          <w:tcPr>
            <w:tcW w:w="2676" w:type="dxa"/>
          </w:tcPr>
          <w:p w14:paraId="6211F3C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lyz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65C2BF3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TGAAAATGGACGGGCTGAA</w:t>
            </w:r>
          </w:p>
        </w:tc>
        <w:tc>
          <w:tcPr>
            <w:tcW w:w="1809" w:type="dxa"/>
            <w:vMerge w:val="restart"/>
          </w:tcPr>
          <w:p w14:paraId="7B2F50BD" w14:textId="54D75427" w:rsidR="00275C5A" w:rsidRPr="00781F15" w:rsidRDefault="00D714C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BldCBhbC4sIDIwMTUpPC9EaXNwbGF5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NTwvWWVhcj48UmVj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FF202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Wang et al., 2015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46125B82" w14:textId="77777777" w:rsidTr="00275C5A">
        <w:tc>
          <w:tcPr>
            <w:tcW w:w="2676" w:type="dxa"/>
          </w:tcPr>
          <w:p w14:paraId="6DF4F3A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lyz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69350478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TTTGTTTGCGCTGCTCACA</w:t>
            </w:r>
          </w:p>
        </w:tc>
        <w:tc>
          <w:tcPr>
            <w:tcW w:w="1809" w:type="dxa"/>
            <w:vMerge/>
          </w:tcPr>
          <w:p w14:paraId="31F95A8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46980B6F" w14:textId="77777777" w:rsidTr="00275C5A">
        <w:tc>
          <w:tcPr>
            <w:tcW w:w="2676" w:type="dxa"/>
          </w:tcPr>
          <w:p w14:paraId="494D771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keap1a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3BDED10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9" w:name="OLE_LINK99"/>
            <w:bookmarkStart w:id="10" w:name="OLE_LINK100"/>
            <w:bookmarkStart w:id="11" w:name="OLE_LINK153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CACTGACCTACACCTTCGC</w:t>
            </w:r>
            <w:bookmarkEnd w:id="9"/>
            <w:bookmarkEnd w:id="10"/>
            <w:bookmarkEnd w:id="11"/>
          </w:p>
        </w:tc>
        <w:tc>
          <w:tcPr>
            <w:tcW w:w="1809" w:type="dxa"/>
            <w:vMerge w:val="restart"/>
          </w:tcPr>
          <w:p w14:paraId="6E04BB73" w14:textId="0F2164D5" w:rsidR="00275C5A" w:rsidRPr="00781F15" w:rsidRDefault="004F7350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MaXU8L0F1dGhvcj48WWVhcj4yMDE5PC9ZZWFyPjxSZWNO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MaXU8L0F1dGhvcj48WWVhcj4yMDE5PC9ZZWFyPjxSZWNO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Liu et al., 2019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00D0D4AE" w14:textId="77777777" w:rsidTr="00275C5A">
        <w:tc>
          <w:tcPr>
            <w:tcW w:w="2676" w:type="dxa"/>
          </w:tcPr>
          <w:p w14:paraId="51FB8773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keap1a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398836B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2" w:name="OLE_LINK101"/>
            <w:bookmarkStart w:id="13" w:name="OLE_LINK102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CCTTGTAGACCTCGCTCTC</w:t>
            </w:r>
            <w:bookmarkEnd w:id="12"/>
            <w:bookmarkEnd w:id="13"/>
          </w:p>
        </w:tc>
        <w:tc>
          <w:tcPr>
            <w:tcW w:w="1809" w:type="dxa"/>
            <w:vMerge/>
          </w:tcPr>
          <w:p w14:paraId="39A818E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1555D175" w14:textId="77777777" w:rsidTr="00275C5A">
        <w:tc>
          <w:tcPr>
            <w:tcW w:w="2676" w:type="dxa"/>
          </w:tcPr>
          <w:p w14:paraId="667BBA8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mox1a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33AEAF8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4" w:name="OLE_LINK17"/>
            <w:bookmarkStart w:id="15" w:name="OLE_LINK18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CTTCTGCTGTGCTCTCTATACG</w:t>
            </w:r>
            <w:bookmarkEnd w:id="14"/>
            <w:bookmarkEnd w:id="15"/>
          </w:p>
        </w:tc>
        <w:tc>
          <w:tcPr>
            <w:tcW w:w="1809" w:type="dxa"/>
            <w:vMerge w:val="restart"/>
          </w:tcPr>
          <w:p w14:paraId="4F915424" w14:textId="72F028D4" w:rsidR="00275C5A" w:rsidRPr="00781F15" w:rsidRDefault="004068CE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b2xvd2llY2tpPC9BdXRob3I+PFllYXI+MjAxNzwvWWVh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b2xvd2llY2tpPC9BdXRob3I+PFllYXI+MjAxNzwvWWVh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Holowiecki, O'Shields, &amp; Jenny, 2017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6D883349" w14:textId="77777777" w:rsidTr="00275C5A">
        <w:tc>
          <w:tcPr>
            <w:tcW w:w="2676" w:type="dxa"/>
          </w:tcPr>
          <w:p w14:paraId="185129F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6" w:name="OLE_LINK166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mox1a</w:t>
            </w:r>
            <w:bookmarkEnd w:id="16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7CC3552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7" w:name="OLE_LINK19"/>
            <w:bookmarkStart w:id="18" w:name="OLE_LINK20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AATCTCTCTCAGTCTCTGTGC</w:t>
            </w:r>
            <w:bookmarkEnd w:id="17"/>
            <w:bookmarkEnd w:id="18"/>
          </w:p>
        </w:tc>
        <w:tc>
          <w:tcPr>
            <w:tcW w:w="1809" w:type="dxa"/>
            <w:vMerge/>
          </w:tcPr>
          <w:p w14:paraId="6CA76986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635E2FD3" w14:textId="77777777" w:rsidTr="00275C5A">
        <w:tc>
          <w:tcPr>
            <w:tcW w:w="2676" w:type="dxa"/>
          </w:tcPr>
          <w:p w14:paraId="1D24703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clc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19F252E4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9" w:name="OLE_LINK71"/>
            <w:bookmarkStart w:id="20" w:name="OLE_LINK72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ACCGACACCCAAGATTCAGCACT</w:t>
            </w:r>
            <w:bookmarkEnd w:id="19"/>
            <w:bookmarkEnd w:id="20"/>
          </w:p>
        </w:tc>
        <w:tc>
          <w:tcPr>
            <w:tcW w:w="1809" w:type="dxa"/>
            <w:vMerge w:val="restart"/>
          </w:tcPr>
          <w:p w14:paraId="0062A4F0" w14:textId="6E7C197F" w:rsidR="00275C5A" w:rsidRPr="00781F15" w:rsidRDefault="00DE193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1tZS1MYXJhZ3k8L0F1dGhvcj48WWVhcj4yMDA5PC9Z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1tZS1MYXJhZ3k8L0F1dGhvcj48WWVhcj4yMDA5PC9Z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Timme-Laragy, Van Tiem, Linney, &amp; Di Giulio, 2009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5A24B56F" w14:textId="77777777" w:rsidTr="00275C5A">
        <w:tc>
          <w:tcPr>
            <w:tcW w:w="2676" w:type="dxa"/>
          </w:tcPr>
          <w:p w14:paraId="2F5DAB0A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clc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37776A63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1" w:name="OLE_LINK73"/>
            <w:bookmarkStart w:id="22" w:name="OLE_LINK74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CATCATCCTCTGGAAACACCTCC</w:t>
            </w:r>
            <w:bookmarkEnd w:id="21"/>
            <w:bookmarkEnd w:id="22"/>
          </w:p>
        </w:tc>
        <w:tc>
          <w:tcPr>
            <w:tcW w:w="1809" w:type="dxa"/>
            <w:vMerge/>
          </w:tcPr>
          <w:p w14:paraId="7B3923F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4B4C4F3A" w14:textId="77777777" w:rsidTr="00275C5A">
        <w:tc>
          <w:tcPr>
            <w:tcW w:w="2676" w:type="dxa"/>
          </w:tcPr>
          <w:p w14:paraId="4D5137E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gt1b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3FDB0EFC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3" w:name="OLE_LINK77"/>
            <w:bookmarkStart w:id="24" w:name="OLE_LINK78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TCAATGCTCGTGAGACAGC</w:t>
            </w:r>
            <w:bookmarkEnd w:id="23"/>
            <w:bookmarkEnd w:id="24"/>
          </w:p>
        </w:tc>
        <w:tc>
          <w:tcPr>
            <w:tcW w:w="1809" w:type="dxa"/>
            <w:vMerge w:val="restart"/>
          </w:tcPr>
          <w:p w14:paraId="51DAA081" w14:textId="1A5EFA1D" w:rsidR="00275C5A" w:rsidRPr="00781F15" w:rsidRDefault="00DE193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TYW50PC9BdXRob3I+PFllYXI+MjAxNzwvWWVhcj48UmVj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TYW50PC9BdXRob3I+PFllYXI+MjAxNzwvWWVhcj48UmVj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Sant et al., 2017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0C30DF3D" w14:textId="77777777" w:rsidTr="00275C5A">
        <w:tc>
          <w:tcPr>
            <w:tcW w:w="2676" w:type="dxa"/>
          </w:tcPr>
          <w:p w14:paraId="49884028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gt1b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0B122171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5" w:name="OLE_LINK79"/>
            <w:bookmarkStart w:id="26" w:name="OLE_LINK80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GGACAAACCACCTTTCTGG</w:t>
            </w:r>
            <w:bookmarkEnd w:id="25"/>
            <w:bookmarkEnd w:id="26"/>
          </w:p>
        </w:tc>
        <w:tc>
          <w:tcPr>
            <w:tcW w:w="1809" w:type="dxa"/>
            <w:vMerge/>
          </w:tcPr>
          <w:p w14:paraId="5199968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7E8E6C35" w14:textId="77777777" w:rsidTr="00275C5A">
        <w:tc>
          <w:tcPr>
            <w:tcW w:w="2676" w:type="dxa"/>
          </w:tcPr>
          <w:p w14:paraId="49F0D5FD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lastRenderedPageBreak/>
              <w:t>gsr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374E38E8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7" w:name="OLE_LINK83"/>
            <w:bookmarkStart w:id="28" w:name="OLE_LINK84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TGTGCCAGGATCCAGTTTAG</w:t>
            </w:r>
            <w:bookmarkEnd w:id="27"/>
            <w:bookmarkEnd w:id="28"/>
          </w:p>
        </w:tc>
        <w:tc>
          <w:tcPr>
            <w:tcW w:w="1809" w:type="dxa"/>
            <w:vMerge w:val="restart"/>
          </w:tcPr>
          <w:p w14:paraId="4EE9E8A2" w14:textId="5F6104E0" w:rsidR="00275C5A" w:rsidRPr="00781F15" w:rsidRDefault="00DE193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TYW50PC9BdXRob3I+PFllYXI+MjAxNzwvWWVhcj48UmVj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TYW50PC9BdXRob3I+PFllYXI+MjAxNzwvWWVhcj48UmVj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Sant et al., 2017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6B24F26F" w14:textId="77777777" w:rsidTr="00275C5A">
        <w:tc>
          <w:tcPr>
            <w:tcW w:w="2676" w:type="dxa"/>
          </w:tcPr>
          <w:p w14:paraId="38DA39E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proofErr w:type="spellStart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sr</w:t>
            </w:r>
            <w:proofErr w:type="spellEnd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26EBDDC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29" w:name="OLE_LINK147"/>
            <w:bookmarkStart w:id="30" w:name="OLE_LINK148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CCCAAGAGTGGAAATACC</w:t>
            </w:r>
            <w:bookmarkEnd w:id="29"/>
            <w:bookmarkEnd w:id="30"/>
          </w:p>
        </w:tc>
        <w:tc>
          <w:tcPr>
            <w:tcW w:w="1809" w:type="dxa"/>
            <w:vMerge/>
          </w:tcPr>
          <w:p w14:paraId="41A8287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5328B82C" w14:textId="77777777" w:rsidTr="00275C5A">
        <w:tc>
          <w:tcPr>
            <w:tcW w:w="2676" w:type="dxa"/>
          </w:tcPr>
          <w:p w14:paraId="037575AD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stp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4C30304F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1" w:name="OLE_LINK87"/>
            <w:bookmarkStart w:id="32" w:name="OLE_LINK88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GACTTGAAAGCCACCTGTGTC</w:t>
            </w:r>
            <w:bookmarkEnd w:id="31"/>
            <w:bookmarkEnd w:id="32"/>
          </w:p>
        </w:tc>
        <w:tc>
          <w:tcPr>
            <w:tcW w:w="1809" w:type="dxa"/>
            <w:vMerge w:val="restart"/>
          </w:tcPr>
          <w:p w14:paraId="6FBA24F5" w14:textId="4FEBE239" w:rsidR="00275C5A" w:rsidRPr="00781F15" w:rsidRDefault="00DE193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1tZS1MYXJhZ3k8L0F1dGhvcj48WWVhcj4yMDEyPC9Z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1tZS1MYXJhZ3k8L0F1dGhvcj48WWVhcj4yMDEyPC9Z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Timme-Laragy et al., 2012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573B2885" w14:textId="77777777" w:rsidTr="00275C5A">
        <w:tc>
          <w:tcPr>
            <w:tcW w:w="2676" w:type="dxa"/>
          </w:tcPr>
          <w:p w14:paraId="5C2E62D9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stp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7A930A2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3" w:name="OLE_LINK89"/>
            <w:bookmarkStart w:id="34" w:name="OLE_LINK90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CTGTCGTTTTTGCCATATGCAGC</w:t>
            </w:r>
            <w:bookmarkEnd w:id="33"/>
            <w:bookmarkEnd w:id="34"/>
          </w:p>
        </w:tc>
        <w:tc>
          <w:tcPr>
            <w:tcW w:w="1809" w:type="dxa"/>
            <w:vMerge/>
          </w:tcPr>
          <w:p w14:paraId="75F87205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275C5A" w:rsidRPr="00781F15" w14:paraId="5F651C9A" w14:textId="77777777" w:rsidTr="00275C5A">
        <w:tc>
          <w:tcPr>
            <w:tcW w:w="2676" w:type="dxa"/>
          </w:tcPr>
          <w:p w14:paraId="138E5627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5" w:name="OLE_LINK14"/>
            <w:bookmarkStart w:id="36" w:name="OLE_LINK15"/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stk1</w:t>
            </w:r>
            <w:bookmarkEnd w:id="35"/>
            <w:bookmarkEnd w:id="36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F</w:t>
            </w:r>
          </w:p>
        </w:tc>
        <w:tc>
          <w:tcPr>
            <w:tcW w:w="3805" w:type="dxa"/>
          </w:tcPr>
          <w:p w14:paraId="568BD5DB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7" w:name="OLE_LINK115"/>
            <w:bookmarkStart w:id="38" w:name="OLE_LINK116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ACTTTGGGGTTCCTGTGCG</w:t>
            </w:r>
            <w:bookmarkEnd w:id="37"/>
            <w:bookmarkEnd w:id="38"/>
          </w:p>
        </w:tc>
        <w:tc>
          <w:tcPr>
            <w:tcW w:w="1809" w:type="dxa"/>
            <w:vMerge w:val="restart"/>
          </w:tcPr>
          <w:p w14:paraId="4D981B88" w14:textId="32EC3CEE" w:rsidR="00275C5A" w:rsidRPr="00781F15" w:rsidRDefault="004068CE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MaXU8L0F1dGhvcj48WWVhcj4yMDE5PC9ZZWFyPjxSZWNO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MaXU8L0F1dGhvcj48WWVhcj4yMDE5PC9ZZWFyPjxSZWNO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Liu et al., 2019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275C5A" w:rsidRPr="00781F15" w14:paraId="503F2289" w14:textId="77777777" w:rsidTr="00275C5A">
        <w:tc>
          <w:tcPr>
            <w:tcW w:w="2676" w:type="dxa"/>
          </w:tcPr>
          <w:p w14:paraId="450724E0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stk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R</w:t>
            </w:r>
          </w:p>
        </w:tc>
        <w:tc>
          <w:tcPr>
            <w:tcW w:w="3805" w:type="dxa"/>
          </w:tcPr>
          <w:p w14:paraId="3E1E728D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39" w:name="OLE_LINK117"/>
            <w:bookmarkStart w:id="40" w:name="OLE_LINK118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TCTCCTTCTCTGCTACCGCT</w:t>
            </w:r>
            <w:bookmarkEnd w:id="39"/>
            <w:bookmarkEnd w:id="40"/>
          </w:p>
        </w:tc>
        <w:tc>
          <w:tcPr>
            <w:tcW w:w="1809" w:type="dxa"/>
            <w:vMerge/>
          </w:tcPr>
          <w:p w14:paraId="311D6882" w14:textId="77777777" w:rsidR="00275C5A" w:rsidRPr="00781F15" w:rsidRDefault="00275C5A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BD501D" w:rsidRPr="00781F15" w14:paraId="46E5CC25" w14:textId="77777777" w:rsidTr="00275C5A">
        <w:tc>
          <w:tcPr>
            <w:tcW w:w="2676" w:type="dxa"/>
          </w:tcPr>
          <w:p w14:paraId="2B5DB99B" w14:textId="689F9602" w:rsidR="00BD501D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gsto2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F</w:t>
            </w:r>
          </w:p>
        </w:tc>
        <w:tc>
          <w:tcPr>
            <w:tcW w:w="3805" w:type="dxa"/>
          </w:tcPr>
          <w:p w14:paraId="45A627F4" w14:textId="7815419E" w:rsidR="00BD501D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ATGGCTTCATCTCCAAAATGC</w:t>
            </w:r>
          </w:p>
        </w:tc>
        <w:tc>
          <w:tcPr>
            <w:tcW w:w="1809" w:type="dxa"/>
            <w:vMerge w:val="restart"/>
          </w:tcPr>
          <w:p w14:paraId="1257A1C5" w14:textId="4F95822A" w:rsidR="00BD501D" w:rsidRDefault="00B602D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Nguyen et al., 2016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BD501D" w:rsidRPr="00781F15" w14:paraId="1CE3B652" w14:textId="77777777" w:rsidTr="00275C5A">
        <w:tc>
          <w:tcPr>
            <w:tcW w:w="2676" w:type="dxa"/>
          </w:tcPr>
          <w:p w14:paraId="3DD93814" w14:textId="67780A46" w:rsidR="00BD501D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gsto2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R</w:t>
            </w:r>
          </w:p>
        </w:tc>
        <w:tc>
          <w:tcPr>
            <w:tcW w:w="3805" w:type="dxa"/>
          </w:tcPr>
          <w:p w14:paraId="514928B6" w14:textId="4A4A0A26" w:rsidR="00BD501D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AGGGCAGAATCTCATGCTGTAG</w:t>
            </w:r>
          </w:p>
        </w:tc>
        <w:tc>
          <w:tcPr>
            <w:tcW w:w="1809" w:type="dxa"/>
            <w:vMerge/>
          </w:tcPr>
          <w:p w14:paraId="7EABB8F6" w14:textId="77777777" w:rsidR="00BD501D" w:rsidRDefault="00BD501D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0EF3" w:rsidRPr="00781F15" w14:paraId="68DEAFEF" w14:textId="77777777" w:rsidTr="00275C5A">
        <w:tc>
          <w:tcPr>
            <w:tcW w:w="2676" w:type="dxa"/>
          </w:tcPr>
          <w:p w14:paraId="4B387E80" w14:textId="3A71A626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prdx1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F</w:t>
            </w:r>
          </w:p>
        </w:tc>
        <w:tc>
          <w:tcPr>
            <w:tcW w:w="3805" w:type="dxa"/>
          </w:tcPr>
          <w:p w14:paraId="5159E079" w14:textId="5E0932F5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GCCCGCGAGTTCACTTTC</w:t>
            </w:r>
          </w:p>
        </w:tc>
        <w:tc>
          <w:tcPr>
            <w:tcW w:w="1809" w:type="dxa"/>
            <w:vMerge w:val="restart"/>
          </w:tcPr>
          <w:p w14:paraId="00055D73" w14:textId="4EA43B11" w:rsidR="00EA0EF3" w:rsidRDefault="00966E43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Nakajima&lt;/Author&gt;&lt;Year&gt;2011&lt;/Year&gt;&lt;RecNum&gt;662&lt;/RecNum&gt;&lt;DisplayText&gt;(Nakajima et al., 2011)&lt;/DisplayText&gt;&lt;record&gt;&lt;rec-number&gt;662&lt;/rec-number&gt;&lt;foreign-keys&gt;&lt;key app="EN" db-id="zwzz5erevvs95tewrpwxtazkftw0ard2vw55" timestamp="1631538529"&gt;662&lt;/key&gt;&lt;/foreign-keys&gt;&lt;ref-type name="Journal Article"&gt;17&lt;/ref-type&gt;&lt;contributors&gt;&lt;authors&gt;&lt;author&gt;Nakajima, H.&lt;/author&gt;&lt;author&gt;Nakajima-Takagi, Y.&lt;/author&gt;&lt;author&gt;Tsujita, T.&lt;/author&gt;&lt;author&gt;Akiyama, S.&lt;/author&gt;&lt;author&gt;Wakasa, T.&lt;/author&gt;&lt;author&gt;Mukaigasa, K.&lt;/author&gt;&lt;author&gt;Kaneko, H.&lt;/author&gt;&lt;author&gt;Tamaru, Y.&lt;/author&gt;&lt;author&gt;Yamamoto, M.&lt;/author&gt;&lt;author&gt;Kobayashi, M.&lt;/author&gt;&lt;/authors&gt;&lt;/contributors&gt;&lt;auth-address&gt;Institute of Basic Medical Sciences, Graduate School of Comprehensive Human Sciences, University of Tsukuba, Tsukuba, Japan.&lt;/auth-address&gt;&lt;titles&gt;&lt;title&gt;Tissue-restricted expression of Nrf2 and its target genes in zebrafish with gene-specific variations in the induction profiles&lt;/title&gt;&lt;secondary-title&gt;PLoS One&lt;/secondary-title&gt;&lt;/titles&gt;&lt;periodical&gt;&lt;full-title&gt;Plos One&lt;/full-title&gt;&lt;abbr-1&gt;Plos One&lt;/abbr-1&gt;&lt;/periodical&gt;&lt;pages&gt;e26884&lt;/pages&gt;&lt;volume&gt;6&lt;/volume&gt;&lt;number&gt;10&lt;/number&gt;&lt;edition&gt;2011/11/03&lt;/edition&gt;&lt;keywords&gt;&lt;keyword&gt;Animals&lt;/keyword&gt;&lt;keyword&gt;Cytoprotection/*genetics&lt;/keyword&gt;&lt;keyword&gt;Gene Expression Regulation/*physiology&lt;/keyword&gt;&lt;keyword&gt;Gills/metabolism&lt;/keyword&gt;&lt;keyword&gt;Liver/metabolism&lt;/keyword&gt;&lt;keyword&gt;NF-E2-Related Factor 2/agonists/*genetics&lt;/keyword&gt;&lt;keyword&gt;Nasal Mucosa/metabolism&lt;/keyword&gt;&lt;keyword&gt;Organ Specificity&lt;/keyword&gt;&lt;keyword&gt;Zebrafish/*genetics&lt;/keyword&gt;&lt;keyword&gt;Zebrafish Proteins/agonists/*genetics&lt;/keyword&gt;&lt;/keywords&gt;&lt;dates&gt;&lt;year&gt;2011&lt;/year&gt;&lt;/dates&gt;&lt;isbn&gt;1932-6203 (Electronic)&amp;#xD;1932-6203 (Linking)&lt;/isbn&gt;&lt;accession-num&gt;22046393&lt;/accession-num&gt;&lt;urls&gt;&lt;related-urls&gt;&lt;url&gt;https://www.ncbi.nlm.nih.gov/pubmed/22046393&lt;/url&gt;&lt;/related-urls&gt;&lt;/urls&gt;&lt;custom2&gt;PMC3201981&lt;/custom2&gt;&lt;electronic-resource-num&gt;10.1371/journal.pone.00268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Nakajima et al., 2011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0EF3" w:rsidRPr="00781F15" w14:paraId="3F8C4773" w14:textId="77777777" w:rsidTr="00275C5A">
        <w:tc>
          <w:tcPr>
            <w:tcW w:w="2676" w:type="dxa"/>
          </w:tcPr>
          <w:p w14:paraId="7DB5CC02" w14:textId="3F375021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prdx1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R</w:t>
            </w:r>
          </w:p>
        </w:tc>
        <w:tc>
          <w:tcPr>
            <w:tcW w:w="3805" w:type="dxa"/>
          </w:tcPr>
          <w:p w14:paraId="42607418" w14:textId="43803F5B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GCTTCCATCCGGCTGGAC</w:t>
            </w:r>
          </w:p>
        </w:tc>
        <w:tc>
          <w:tcPr>
            <w:tcW w:w="1809" w:type="dxa"/>
            <w:vMerge/>
          </w:tcPr>
          <w:p w14:paraId="095290DE" w14:textId="77777777" w:rsidR="00EA0EF3" w:rsidRDefault="00EA0EF3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0EF3" w:rsidRPr="00781F15" w14:paraId="11FA5565" w14:textId="77777777" w:rsidTr="00275C5A">
        <w:tc>
          <w:tcPr>
            <w:tcW w:w="2676" w:type="dxa"/>
          </w:tcPr>
          <w:p w14:paraId="726BA345" w14:textId="0BB7E79E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>
              <w:rPr>
                <w:rFonts w:ascii="Times New Roman" w:hAnsi="Times New Roman" w:cs="Times New Roman"/>
                <w:i/>
                <w:color w:val="FF0000"/>
                <w:szCs w:val="21"/>
              </w:rPr>
              <w:t>g6p</w:t>
            </w: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d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F</w:t>
            </w:r>
          </w:p>
        </w:tc>
        <w:tc>
          <w:tcPr>
            <w:tcW w:w="3805" w:type="dxa"/>
          </w:tcPr>
          <w:p w14:paraId="2663941D" w14:textId="33186358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bookmarkStart w:id="41" w:name="OLE_LINK31"/>
            <w:bookmarkStart w:id="42" w:name="OLE_LINK32"/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ATGATGTGCGGGATGAGAAGGTAAA</w:t>
            </w:r>
            <w:bookmarkEnd w:id="41"/>
            <w:bookmarkEnd w:id="42"/>
          </w:p>
        </w:tc>
        <w:tc>
          <w:tcPr>
            <w:tcW w:w="1809" w:type="dxa"/>
            <w:vMerge w:val="restart"/>
          </w:tcPr>
          <w:p w14:paraId="5535F4BA" w14:textId="05A99A01" w:rsidR="00EA0EF3" w:rsidRDefault="00E40670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b2xvd2llY2tpPC9BdXRob3I+PFllYXI+MjAxNzwvWWVh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b2xvd2llY2tpPC9BdXRob3I+PFllYXI+MjAxNzwvWWVh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Holowiecki et al., 2017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0EF3" w:rsidRPr="00781F15" w14:paraId="0F4D3BB2" w14:textId="77777777" w:rsidTr="00275C5A">
        <w:tc>
          <w:tcPr>
            <w:tcW w:w="2676" w:type="dxa"/>
          </w:tcPr>
          <w:p w14:paraId="66DC5255" w14:textId="09747437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>
              <w:rPr>
                <w:rFonts w:ascii="Times New Roman" w:hAnsi="Times New Roman" w:cs="Times New Roman"/>
                <w:i/>
                <w:color w:val="FF0000"/>
                <w:szCs w:val="21"/>
              </w:rPr>
              <w:t>g6p</w:t>
            </w: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d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R</w:t>
            </w:r>
          </w:p>
        </w:tc>
        <w:tc>
          <w:tcPr>
            <w:tcW w:w="3805" w:type="dxa"/>
          </w:tcPr>
          <w:p w14:paraId="2D4F6F8E" w14:textId="3265FB1D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bookmarkStart w:id="43" w:name="OLE_LINK33"/>
            <w:bookmarkStart w:id="44" w:name="OLE_LINK34"/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TGCTGTGGCAAATGTAGCCTGAGT</w:t>
            </w:r>
            <w:bookmarkEnd w:id="43"/>
            <w:bookmarkEnd w:id="44"/>
          </w:p>
        </w:tc>
        <w:tc>
          <w:tcPr>
            <w:tcW w:w="1809" w:type="dxa"/>
            <w:vMerge/>
          </w:tcPr>
          <w:p w14:paraId="5B776AE8" w14:textId="77777777" w:rsidR="00EA0EF3" w:rsidRDefault="00EA0EF3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0EF3" w:rsidRPr="00781F15" w14:paraId="08FC7E8E" w14:textId="77777777" w:rsidTr="00275C5A">
        <w:tc>
          <w:tcPr>
            <w:tcW w:w="2676" w:type="dxa"/>
          </w:tcPr>
          <w:p w14:paraId="19DCD224" w14:textId="55917E4D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proofErr w:type="spellStart"/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pgd</w:t>
            </w:r>
            <w:proofErr w:type="spellEnd"/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F</w:t>
            </w:r>
          </w:p>
        </w:tc>
        <w:tc>
          <w:tcPr>
            <w:tcW w:w="3805" w:type="dxa"/>
          </w:tcPr>
          <w:p w14:paraId="4776610E" w14:textId="13EE35E8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TGGAATACGGCACACCTGTC</w:t>
            </w:r>
          </w:p>
        </w:tc>
        <w:tc>
          <w:tcPr>
            <w:tcW w:w="1809" w:type="dxa"/>
            <w:vMerge w:val="restart"/>
          </w:tcPr>
          <w:p w14:paraId="237635D9" w14:textId="011DD9F7" w:rsidR="00EA0EF3" w:rsidRDefault="00B602D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Nguyen et al., 2016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0EF3" w:rsidRPr="00781F15" w14:paraId="5DDB2A1A" w14:textId="77777777" w:rsidTr="00275C5A">
        <w:tc>
          <w:tcPr>
            <w:tcW w:w="2676" w:type="dxa"/>
          </w:tcPr>
          <w:p w14:paraId="07774624" w14:textId="69ABB8CE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proofErr w:type="spellStart"/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pgd</w:t>
            </w:r>
            <w:proofErr w:type="spellEnd"/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R</w:t>
            </w:r>
          </w:p>
        </w:tc>
        <w:tc>
          <w:tcPr>
            <w:tcW w:w="3805" w:type="dxa"/>
          </w:tcPr>
          <w:p w14:paraId="05CA897B" w14:textId="6931062A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AGGCTCTTACTGGCCTGAAC</w:t>
            </w:r>
          </w:p>
        </w:tc>
        <w:tc>
          <w:tcPr>
            <w:tcW w:w="1809" w:type="dxa"/>
            <w:vMerge/>
          </w:tcPr>
          <w:p w14:paraId="4608E237" w14:textId="77777777" w:rsidR="00EA0EF3" w:rsidRDefault="00EA0EF3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0EF3" w:rsidRPr="00781F15" w14:paraId="013DB44C" w14:textId="77777777" w:rsidTr="00275C5A">
        <w:tc>
          <w:tcPr>
            <w:tcW w:w="2676" w:type="dxa"/>
          </w:tcPr>
          <w:p w14:paraId="6ADFBD22" w14:textId="7ADA31F1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fbp1a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F</w:t>
            </w:r>
          </w:p>
        </w:tc>
        <w:tc>
          <w:tcPr>
            <w:tcW w:w="3805" w:type="dxa"/>
          </w:tcPr>
          <w:p w14:paraId="2467B5DE" w14:textId="3325D3CC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ATCGTTGTAGAGCCAGATAGAC</w:t>
            </w:r>
          </w:p>
        </w:tc>
        <w:tc>
          <w:tcPr>
            <w:tcW w:w="1809" w:type="dxa"/>
            <w:vMerge w:val="restart"/>
          </w:tcPr>
          <w:p w14:paraId="39B8CA82" w14:textId="5836D942" w:rsidR="00EA0EF3" w:rsidRDefault="00B602D7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OZ3V5ZW48L0F1dGhvcj48WWVhcj4yMDE2PC9ZZWFyPjxS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Nguyen et al., 2016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0EF3" w:rsidRPr="00781F15" w14:paraId="2BA85C53" w14:textId="77777777" w:rsidTr="00275C5A">
        <w:tc>
          <w:tcPr>
            <w:tcW w:w="2676" w:type="dxa"/>
          </w:tcPr>
          <w:p w14:paraId="08179F8C" w14:textId="1C9F9389" w:rsidR="00EA0EF3" w:rsidRPr="00EA0EF3" w:rsidRDefault="00EA0EF3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EA0EF3">
              <w:rPr>
                <w:rFonts w:ascii="Times New Roman" w:hAnsi="Times New Roman" w:cs="Times New Roman"/>
                <w:i/>
                <w:color w:val="FF0000"/>
                <w:szCs w:val="21"/>
              </w:rPr>
              <w:t>fbp1a</w:t>
            </w:r>
            <w:r w:rsidRPr="00EA0EF3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0EF3">
              <w:rPr>
                <w:rFonts w:ascii="Times New Roman" w:hAnsi="Times New Roman" w:cs="Times New Roman"/>
                <w:bCs/>
                <w:color w:val="FF0000"/>
                <w:szCs w:val="21"/>
              </w:rPr>
              <w:t>qPCR-R</w:t>
            </w:r>
          </w:p>
        </w:tc>
        <w:tc>
          <w:tcPr>
            <w:tcW w:w="3805" w:type="dxa"/>
          </w:tcPr>
          <w:p w14:paraId="0D50778F" w14:textId="2C240A41" w:rsidR="00EA0EF3" w:rsidRPr="00EA0EF3" w:rsidRDefault="00353D68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353D68">
              <w:rPr>
                <w:rFonts w:ascii="Times New Roman" w:hAnsi="Times New Roman" w:cs="Times New Roman"/>
                <w:color w:val="FF0000"/>
                <w:szCs w:val="21"/>
              </w:rPr>
              <w:t>TGTAGATGGCAAAGATGGTCC</w:t>
            </w:r>
          </w:p>
        </w:tc>
        <w:tc>
          <w:tcPr>
            <w:tcW w:w="1809" w:type="dxa"/>
            <w:vMerge/>
          </w:tcPr>
          <w:p w14:paraId="6307572E" w14:textId="77777777" w:rsidR="00EA0EF3" w:rsidRDefault="00EA0EF3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A22B11" w:rsidRPr="00781F15" w14:paraId="4BE40CC2" w14:textId="77777777" w:rsidTr="00275C5A">
        <w:tc>
          <w:tcPr>
            <w:tcW w:w="2676" w:type="dxa"/>
          </w:tcPr>
          <w:p w14:paraId="4A12AF83" w14:textId="1A1DA1F7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 w:rsidRPr="00A22B11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SMARCA5</w:t>
            </w: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0667E4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F</w:t>
            </w:r>
          </w:p>
        </w:tc>
        <w:tc>
          <w:tcPr>
            <w:tcW w:w="3805" w:type="dxa"/>
          </w:tcPr>
          <w:p w14:paraId="49E41180" w14:textId="318B3696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AACTTACTATCCGTTGGCGATT</w:t>
            </w:r>
          </w:p>
        </w:tc>
        <w:tc>
          <w:tcPr>
            <w:tcW w:w="1809" w:type="dxa"/>
            <w:vMerge w:val="restart"/>
          </w:tcPr>
          <w:p w14:paraId="4D803E54" w14:textId="0B86F2E1" w:rsidR="00A22B11" w:rsidRPr="00781F15" w:rsidRDefault="004F67B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WttdW5kPC9BdXRob3I+PFllYXI+MjAyMDwvWWVhcj48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WttdW5kPC9BdXRob3I+PFllYXI+MjAyMDwvWWVhcj48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Zikmund et al., 2020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A22B11" w:rsidRPr="00781F15" w14:paraId="1F68E135" w14:textId="77777777" w:rsidTr="00275C5A">
        <w:tc>
          <w:tcPr>
            <w:tcW w:w="2676" w:type="dxa"/>
          </w:tcPr>
          <w:p w14:paraId="249C0047" w14:textId="57D0C54C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 w:rsidRPr="00A22B11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SMARCA5</w:t>
            </w:r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0667E4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R</w:t>
            </w:r>
          </w:p>
        </w:tc>
        <w:tc>
          <w:tcPr>
            <w:tcW w:w="3805" w:type="dxa"/>
          </w:tcPr>
          <w:p w14:paraId="0FC37551" w14:textId="7DD56D06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GGTTGCTTTGGAGCTTTCTG</w:t>
            </w:r>
          </w:p>
        </w:tc>
        <w:tc>
          <w:tcPr>
            <w:tcW w:w="1809" w:type="dxa"/>
            <w:vMerge/>
          </w:tcPr>
          <w:p w14:paraId="58786FE1" w14:textId="77777777" w:rsidR="00A22B11" w:rsidRPr="00781F15" w:rsidRDefault="00A22B11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0667E4" w:rsidRPr="00781F15" w14:paraId="7BA43525" w14:textId="77777777" w:rsidTr="00275C5A">
        <w:tc>
          <w:tcPr>
            <w:tcW w:w="2676" w:type="dxa"/>
          </w:tcPr>
          <w:p w14:paraId="62450581" w14:textId="751593B7" w:rsidR="000667E4" w:rsidRPr="00A22B11" w:rsidRDefault="000667E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MOX1</w:t>
            </w:r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F</w:t>
            </w:r>
          </w:p>
        </w:tc>
        <w:tc>
          <w:tcPr>
            <w:tcW w:w="3805" w:type="dxa"/>
          </w:tcPr>
          <w:p w14:paraId="0CF11031" w14:textId="511AF912" w:rsidR="000667E4" w:rsidRPr="00A22B11" w:rsidRDefault="000667E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TTCAAGCAGCTCTACCGCTC</w:t>
            </w:r>
          </w:p>
        </w:tc>
        <w:tc>
          <w:tcPr>
            <w:tcW w:w="1809" w:type="dxa"/>
            <w:vMerge w:val="restart"/>
          </w:tcPr>
          <w:p w14:paraId="1706D19D" w14:textId="3DBD3508" w:rsidR="000667E4" w:rsidRDefault="00073A16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OTwvWWVhcj48UmVj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OTwvWWVhcj48UmVj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</w:fldData>
              </w:fldCha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FF202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FF202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Chen et al., 2019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0667E4" w:rsidRPr="00781F15" w14:paraId="72FCADB7" w14:textId="77777777" w:rsidTr="00275C5A">
        <w:tc>
          <w:tcPr>
            <w:tcW w:w="2676" w:type="dxa"/>
          </w:tcPr>
          <w:p w14:paraId="0AE2E0D9" w14:textId="7F987632" w:rsidR="000667E4" w:rsidRPr="00A22B11" w:rsidRDefault="000667E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MOX1</w:t>
            </w:r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="00D319AF"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R</w:t>
            </w:r>
          </w:p>
        </w:tc>
        <w:tc>
          <w:tcPr>
            <w:tcW w:w="3805" w:type="dxa"/>
          </w:tcPr>
          <w:p w14:paraId="3CD8A366" w14:textId="1A2D428D" w:rsidR="000667E4" w:rsidRPr="00A22B11" w:rsidRDefault="000667E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GAACGCAGTCTTGGCCTCTT</w:t>
            </w:r>
          </w:p>
        </w:tc>
        <w:tc>
          <w:tcPr>
            <w:tcW w:w="1809" w:type="dxa"/>
            <w:vMerge/>
          </w:tcPr>
          <w:p w14:paraId="5E014D3B" w14:textId="77777777" w:rsidR="000667E4" w:rsidRDefault="000667E4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671F" w:rsidRPr="00781F15" w14:paraId="30E209F0" w14:textId="77777777" w:rsidTr="00275C5A">
        <w:tc>
          <w:tcPr>
            <w:tcW w:w="2676" w:type="dxa"/>
          </w:tcPr>
          <w:p w14:paraId="4AA04D2A" w14:textId="21676413" w:rsidR="00EA671F" w:rsidRPr="00D319AF" w:rsidRDefault="00EA671F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human</w:t>
            </w:r>
            <w:r w:rsidRPr="00EA671F">
              <w:rPr>
                <w:rFonts w:ascii="Times New Roman" w:hAnsi="Times New Roman" w:cs="Times New Roman"/>
                <w:i/>
                <w:color w:val="FF0000"/>
                <w:szCs w:val="21"/>
              </w:rPr>
              <w:t>KEAP1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671F">
              <w:rPr>
                <w:rFonts w:ascii="Times New Roman" w:hAnsi="Times New Roman" w:cs="Times New Roman"/>
                <w:bCs/>
                <w:color w:val="FF0000"/>
                <w:szCs w:val="21"/>
              </w:rPr>
              <w:t>qPCR-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F</w:t>
            </w:r>
          </w:p>
        </w:tc>
        <w:tc>
          <w:tcPr>
            <w:tcW w:w="3805" w:type="dxa"/>
          </w:tcPr>
          <w:p w14:paraId="02BD1436" w14:textId="5E0A6658" w:rsidR="00EA671F" w:rsidRPr="00725744" w:rsidRDefault="0072574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725744">
              <w:rPr>
                <w:rFonts w:ascii="Times New Roman" w:hAnsi="Times New Roman" w:cs="Times New Roman"/>
                <w:color w:val="FF0000"/>
                <w:szCs w:val="21"/>
              </w:rPr>
              <w:t>AACGGTGCTGTCATGTACCA</w:t>
            </w:r>
          </w:p>
        </w:tc>
        <w:tc>
          <w:tcPr>
            <w:tcW w:w="1809" w:type="dxa"/>
            <w:vMerge w:val="restart"/>
          </w:tcPr>
          <w:p w14:paraId="2ABD07D4" w14:textId="6C74F58E" w:rsidR="00EA671F" w:rsidRDefault="003E262D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FuPC9BdXRob3I+PFllYXI+MjAyMDwvWWVhcj48UmVj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FuPC9BdXRob3I+PFllYXI+MjAyMDwvWWVhcj48UmVj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Tian et al., 2020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671F" w:rsidRPr="00781F15" w14:paraId="0DC65749" w14:textId="77777777" w:rsidTr="00275C5A">
        <w:tc>
          <w:tcPr>
            <w:tcW w:w="2676" w:type="dxa"/>
          </w:tcPr>
          <w:p w14:paraId="69019598" w14:textId="3E2E488F" w:rsidR="00EA671F" w:rsidRPr="00D319AF" w:rsidRDefault="00EA671F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human</w:t>
            </w:r>
            <w:r w:rsidRPr="00EA671F">
              <w:rPr>
                <w:rFonts w:ascii="Times New Roman" w:hAnsi="Times New Roman" w:cs="Times New Roman"/>
                <w:i/>
                <w:color w:val="FF0000"/>
                <w:szCs w:val="21"/>
              </w:rPr>
              <w:t>KEAP1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671F">
              <w:rPr>
                <w:rFonts w:ascii="Times New Roman" w:hAnsi="Times New Roman" w:cs="Times New Roman"/>
                <w:bCs/>
                <w:color w:val="FF0000"/>
                <w:szCs w:val="21"/>
              </w:rPr>
              <w:t>qPCR-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R</w:t>
            </w:r>
          </w:p>
        </w:tc>
        <w:tc>
          <w:tcPr>
            <w:tcW w:w="3805" w:type="dxa"/>
          </w:tcPr>
          <w:p w14:paraId="7CD4D011" w14:textId="35D2C5D9" w:rsidR="00EA671F" w:rsidRPr="00725744" w:rsidRDefault="0072574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725744">
              <w:rPr>
                <w:rFonts w:ascii="Times New Roman" w:hAnsi="Times New Roman" w:cs="Times New Roman"/>
                <w:color w:val="FF0000"/>
                <w:szCs w:val="21"/>
              </w:rPr>
              <w:t>GGCAGTGGGACAGGTTGAA</w:t>
            </w:r>
          </w:p>
        </w:tc>
        <w:tc>
          <w:tcPr>
            <w:tcW w:w="1809" w:type="dxa"/>
            <w:vMerge/>
          </w:tcPr>
          <w:p w14:paraId="0B3F12F1" w14:textId="77777777" w:rsidR="00EA671F" w:rsidRDefault="00EA671F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EA671F" w:rsidRPr="00781F15" w14:paraId="5B198A46" w14:textId="77777777" w:rsidTr="00275C5A">
        <w:tc>
          <w:tcPr>
            <w:tcW w:w="2676" w:type="dxa"/>
          </w:tcPr>
          <w:p w14:paraId="06C67854" w14:textId="620505F2" w:rsidR="00EA671F" w:rsidRPr="00D319AF" w:rsidRDefault="00EA671F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human</w:t>
            </w:r>
            <w:r w:rsidRPr="00EA671F">
              <w:rPr>
                <w:rFonts w:ascii="Times New Roman" w:hAnsi="Times New Roman" w:cs="Times New Roman"/>
                <w:i/>
                <w:color w:val="FF0000"/>
                <w:szCs w:val="21"/>
              </w:rPr>
              <w:t>NRF2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671F">
              <w:rPr>
                <w:rFonts w:ascii="Times New Roman" w:hAnsi="Times New Roman" w:cs="Times New Roman"/>
                <w:bCs/>
                <w:color w:val="FF0000"/>
                <w:szCs w:val="21"/>
              </w:rPr>
              <w:t>qPCR-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F</w:t>
            </w:r>
          </w:p>
        </w:tc>
        <w:tc>
          <w:tcPr>
            <w:tcW w:w="3805" w:type="dxa"/>
          </w:tcPr>
          <w:p w14:paraId="0702E571" w14:textId="7F6E6053" w:rsidR="00EA671F" w:rsidRPr="00725744" w:rsidRDefault="0072574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725744">
              <w:rPr>
                <w:rFonts w:ascii="Times New Roman" w:hAnsi="Times New Roman" w:cs="Times New Roman"/>
                <w:color w:val="FF0000"/>
                <w:szCs w:val="21"/>
              </w:rPr>
              <w:t>TCCAGTCAGAAACCAGTGGAT</w:t>
            </w:r>
          </w:p>
        </w:tc>
        <w:tc>
          <w:tcPr>
            <w:tcW w:w="1809" w:type="dxa"/>
            <w:vMerge w:val="restart"/>
          </w:tcPr>
          <w:p w14:paraId="1528D900" w14:textId="0767C601" w:rsidR="00EA671F" w:rsidRDefault="003E262D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FuPC9BdXRob3I+PFllYXI+MjAyMDwvWWVhcj48UmVj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aWFuPC9BdXRob3I+PFllYXI+MjAyMDwvWWVhcj48UmVj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Tian et al., 2020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EA671F" w:rsidRPr="00781F15" w14:paraId="5C0F55C4" w14:textId="77777777" w:rsidTr="00275C5A">
        <w:tc>
          <w:tcPr>
            <w:tcW w:w="2676" w:type="dxa"/>
          </w:tcPr>
          <w:p w14:paraId="123CC787" w14:textId="29473C6F" w:rsidR="00EA671F" w:rsidRPr="00D319AF" w:rsidRDefault="00EA671F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human</w:t>
            </w:r>
            <w:r w:rsidRPr="00EA671F">
              <w:rPr>
                <w:rFonts w:ascii="Times New Roman" w:hAnsi="Times New Roman" w:cs="Times New Roman"/>
                <w:i/>
                <w:color w:val="FF0000"/>
                <w:szCs w:val="21"/>
              </w:rPr>
              <w:t>NRF2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-</w:t>
            </w:r>
            <w:r w:rsidRPr="00EA671F">
              <w:rPr>
                <w:rFonts w:ascii="Times New Roman" w:hAnsi="Times New Roman" w:cs="Times New Roman"/>
                <w:bCs/>
                <w:color w:val="FF0000"/>
                <w:szCs w:val="21"/>
              </w:rPr>
              <w:t>qPCR-</w:t>
            </w:r>
            <w:r w:rsidRPr="00EA671F">
              <w:rPr>
                <w:rFonts w:ascii="Times New Roman" w:hAnsi="Times New Roman" w:cs="Times New Roman"/>
                <w:color w:val="FF0000"/>
                <w:szCs w:val="21"/>
              </w:rPr>
              <w:t>R</w:t>
            </w:r>
          </w:p>
        </w:tc>
        <w:tc>
          <w:tcPr>
            <w:tcW w:w="3805" w:type="dxa"/>
          </w:tcPr>
          <w:p w14:paraId="40BF51DF" w14:textId="5A206D08" w:rsidR="00EA671F" w:rsidRPr="00725744" w:rsidRDefault="00725744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Cs w:val="21"/>
              </w:rPr>
            </w:pPr>
            <w:r w:rsidRPr="00725744">
              <w:rPr>
                <w:rFonts w:ascii="Times New Roman" w:hAnsi="Times New Roman" w:cs="Times New Roman"/>
                <w:color w:val="FF0000"/>
                <w:szCs w:val="21"/>
              </w:rPr>
              <w:t>GAATGTCTGCGCCAAAAGCTG</w:t>
            </w:r>
          </w:p>
        </w:tc>
        <w:tc>
          <w:tcPr>
            <w:tcW w:w="1809" w:type="dxa"/>
            <w:vMerge/>
          </w:tcPr>
          <w:p w14:paraId="06B4AAF6" w14:textId="77777777" w:rsidR="00EA671F" w:rsidRDefault="00EA671F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A22B11" w:rsidRPr="00781F15" w14:paraId="6BC312C6" w14:textId="77777777" w:rsidTr="00275C5A">
        <w:tc>
          <w:tcPr>
            <w:tcW w:w="2676" w:type="dxa"/>
          </w:tcPr>
          <w:p w14:paraId="6BD2D1FA" w14:textId="464C8F71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proofErr w:type="spellStart"/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 w:rsidRPr="00A22B11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ADPH</w:t>
            </w:r>
            <w:proofErr w:type="spellEnd"/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0667E4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F</w:t>
            </w:r>
          </w:p>
        </w:tc>
        <w:tc>
          <w:tcPr>
            <w:tcW w:w="3805" w:type="dxa"/>
          </w:tcPr>
          <w:p w14:paraId="11CE5005" w14:textId="2BC381DD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AGCCACATCGCTCAGACAC</w:t>
            </w:r>
          </w:p>
        </w:tc>
        <w:tc>
          <w:tcPr>
            <w:tcW w:w="1809" w:type="dxa"/>
            <w:vMerge w:val="restart"/>
          </w:tcPr>
          <w:p w14:paraId="32E08E62" w14:textId="4C971240" w:rsidR="00A22B11" w:rsidRPr="00781F15" w:rsidRDefault="004F67BB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WttdW5kPC9BdXRob3I+PFllYXI+MjAyMDwvWWVhcj48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aaWttdW5kPC9BdXRob3I+PFllYXI+MjAyMDwvWWVhcj48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Zikmund et al., 2020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A22B11" w:rsidRPr="00781F15" w14:paraId="5952EED0" w14:textId="77777777" w:rsidTr="00275C5A">
        <w:tc>
          <w:tcPr>
            <w:tcW w:w="2676" w:type="dxa"/>
          </w:tcPr>
          <w:p w14:paraId="33AF31A2" w14:textId="4CD5B0A9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proofErr w:type="spellStart"/>
            <w:r w:rsidRPr="00D319AF">
              <w:rPr>
                <w:rFonts w:ascii="Times New Roman" w:hAnsi="Times New Roman" w:cs="Times New Roman"/>
                <w:color w:val="000000" w:themeColor="text1"/>
                <w:szCs w:val="21"/>
              </w:rPr>
              <w:t>human</w:t>
            </w:r>
            <w:r w:rsidRPr="00A22B11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GADPH</w:t>
            </w:r>
            <w:proofErr w:type="spellEnd"/>
            <w:r w:rsidRPr="000667E4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 w:rsidR="000667E4" w:rsidRPr="00781F15">
              <w:rPr>
                <w:rFonts w:ascii="Times New Roman" w:hAnsi="Times New Roman" w:cs="Times New Roman"/>
                <w:bCs/>
                <w:color w:val="000000" w:themeColor="text1"/>
                <w:szCs w:val="21"/>
              </w:rPr>
              <w:t>qPCR-</w:t>
            </w: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R</w:t>
            </w:r>
          </w:p>
        </w:tc>
        <w:tc>
          <w:tcPr>
            <w:tcW w:w="3805" w:type="dxa"/>
          </w:tcPr>
          <w:p w14:paraId="630FE78B" w14:textId="3DB9D0A9" w:rsidR="00A22B11" w:rsidRPr="00781F15" w:rsidRDefault="00A22B11" w:rsidP="00A22B11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A22B11">
              <w:rPr>
                <w:rFonts w:ascii="Times New Roman" w:hAnsi="Times New Roman" w:cs="Times New Roman"/>
                <w:color w:val="000000" w:themeColor="text1"/>
                <w:szCs w:val="21"/>
              </w:rPr>
              <w:t>GCCCAATACGACCAAATCC</w:t>
            </w:r>
          </w:p>
        </w:tc>
        <w:tc>
          <w:tcPr>
            <w:tcW w:w="1809" w:type="dxa"/>
            <w:vMerge/>
          </w:tcPr>
          <w:p w14:paraId="7432BB93" w14:textId="77777777" w:rsidR="00A22B11" w:rsidRPr="00781F15" w:rsidRDefault="00A22B11" w:rsidP="00146A5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</w:tbl>
    <w:p w14:paraId="211CBD69" w14:textId="77777777" w:rsidR="00BD05E7" w:rsidRPr="00781F15" w:rsidRDefault="00BD05E7" w:rsidP="007A0E24">
      <w:pPr>
        <w:spacing w:line="360" w:lineRule="auto"/>
        <w:outlineLvl w:val="0"/>
        <w:rPr>
          <w:rFonts w:ascii="Times New Roman" w:hAnsi="Times New Roman" w:cs="Times New Roman"/>
          <w:b/>
          <w:color w:val="000000" w:themeColor="text1"/>
          <w:szCs w:val="21"/>
        </w:rPr>
      </w:pPr>
      <w:r w:rsidRPr="00781F15">
        <w:rPr>
          <w:rFonts w:ascii="Times New Roman" w:hAnsi="Times New Roman" w:cs="Times New Roman"/>
          <w:b/>
          <w:color w:val="000000" w:themeColor="text1"/>
          <w:szCs w:val="21"/>
        </w:rPr>
        <w:br w:type="page"/>
      </w:r>
    </w:p>
    <w:p w14:paraId="669B1E3D" w14:textId="7CBB803B" w:rsidR="00146A56" w:rsidRPr="00781F15" w:rsidRDefault="00FF2021" w:rsidP="007A0E24">
      <w:pPr>
        <w:spacing w:line="360" w:lineRule="auto"/>
        <w:outlineLvl w:val="0"/>
        <w:rPr>
          <w:rFonts w:ascii="Times New Roman" w:hAnsi="Times New Roman" w:cs="Times New Roman"/>
          <w:b/>
          <w:color w:val="000000" w:themeColor="text1"/>
          <w:szCs w:val="21"/>
        </w:rPr>
      </w:pPr>
      <w:bookmarkStart w:id="45" w:name="OLE_LINK46"/>
      <w:bookmarkStart w:id="46" w:name="OLE_LINK47"/>
      <w:r>
        <w:rPr>
          <w:rFonts w:ascii="Times New Roman" w:hAnsi="Times New Roman" w:cs="Times New Roman"/>
          <w:b/>
          <w:color w:val="000000" w:themeColor="text1"/>
          <w:szCs w:val="21"/>
        </w:rPr>
        <w:lastRenderedPageBreak/>
        <w:t>Supplementary file 1B</w:t>
      </w:r>
      <w:r w:rsidR="00146A56" w:rsidRPr="00781F15">
        <w:rPr>
          <w:rFonts w:ascii="Times New Roman" w:hAnsi="Times New Roman" w:cs="Times New Roman"/>
          <w:b/>
          <w:color w:val="000000" w:themeColor="text1"/>
          <w:szCs w:val="21"/>
        </w:rPr>
        <w:t>. The MOs used in this work.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413"/>
        <w:gridCol w:w="3685"/>
        <w:gridCol w:w="1418"/>
        <w:gridCol w:w="1774"/>
      </w:tblGrid>
      <w:tr w:rsidR="007A0E24" w:rsidRPr="00781F15" w14:paraId="120E1E31" w14:textId="77777777" w:rsidTr="00DE193B">
        <w:tc>
          <w:tcPr>
            <w:tcW w:w="1413" w:type="dxa"/>
          </w:tcPr>
          <w:p w14:paraId="67E3F3BB" w14:textId="77777777" w:rsidR="007A0E24" w:rsidRPr="00781F15" w:rsidRDefault="007A0E24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47" w:name="OLE_LINK27"/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Gene name</w:t>
            </w:r>
            <w:bookmarkEnd w:id="47"/>
          </w:p>
        </w:tc>
        <w:tc>
          <w:tcPr>
            <w:tcW w:w="3685" w:type="dxa"/>
          </w:tcPr>
          <w:p w14:paraId="2F0A4A84" w14:textId="77777777" w:rsidR="007A0E24" w:rsidRPr="00781F15" w:rsidRDefault="007A0E24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Sequence (5'-3')</w:t>
            </w:r>
          </w:p>
        </w:tc>
        <w:tc>
          <w:tcPr>
            <w:tcW w:w="1418" w:type="dxa"/>
          </w:tcPr>
          <w:p w14:paraId="38D96DEA" w14:textId="77777777" w:rsidR="007A0E24" w:rsidRPr="00781F15" w:rsidRDefault="007A0E24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Dosage (ng/embryo)</w:t>
            </w:r>
          </w:p>
        </w:tc>
        <w:tc>
          <w:tcPr>
            <w:tcW w:w="1774" w:type="dxa"/>
          </w:tcPr>
          <w:p w14:paraId="085A7A2F" w14:textId="77777777" w:rsidR="007A0E24" w:rsidRPr="00781F15" w:rsidRDefault="007A0E24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Reference</w:t>
            </w:r>
          </w:p>
        </w:tc>
      </w:tr>
      <w:tr w:rsidR="007A0E24" w:rsidRPr="00781F15" w14:paraId="6E126482" w14:textId="77777777" w:rsidTr="00DE193B">
        <w:tc>
          <w:tcPr>
            <w:tcW w:w="1413" w:type="dxa"/>
          </w:tcPr>
          <w:p w14:paraId="42A8EB5B" w14:textId="77777777" w:rsidR="007A0E24" w:rsidRPr="00781F15" w:rsidRDefault="00DE193B" w:rsidP="00DE193B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pu.1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MO</w:t>
            </w: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 xml:space="preserve"> </w:t>
            </w:r>
          </w:p>
        </w:tc>
        <w:tc>
          <w:tcPr>
            <w:tcW w:w="3685" w:type="dxa"/>
          </w:tcPr>
          <w:p w14:paraId="6559ECAE" w14:textId="77777777" w:rsidR="007A0E24" w:rsidRPr="00781F15" w:rsidRDefault="00DE193B" w:rsidP="00DE193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CCTCCATTCTGTACGGATGCAGCAT </w:t>
            </w:r>
          </w:p>
        </w:tc>
        <w:tc>
          <w:tcPr>
            <w:tcW w:w="1418" w:type="dxa"/>
          </w:tcPr>
          <w:p w14:paraId="45D9BB42" w14:textId="77777777" w:rsidR="007A0E24" w:rsidRPr="00781F15" w:rsidRDefault="00146A5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4</w:t>
            </w:r>
          </w:p>
        </w:tc>
        <w:tc>
          <w:tcPr>
            <w:tcW w:w="1774" w:type="dxa"/>
          </w:tcPr>
          <w:p w14:paraId="4CF1A9F8" w14:textId="0D4DE79A" w:rsidR="007A0E24" w:rsidRPr="00781F15" w:rsidRDefault="00DE193B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Clay&lt;/Author&gt;&lt;Year&gt;2007&lt;/Year&gt;&lt;RecNum&gt;603&lt;/RecNum&gt;&lt;DisplayText&gt;(Clay et al., 2007)&lt;/DisplayText&gt;&lt;record&gt;&lt;rec-number&gt;603&lt;/rec-number&gt;&lt;foreign-keys&gt;&lt;key app="EN" db-id="zwzz5erevvs95tewrpwxtazkftw0ard2vw55" timestamp="1612692497"&gt;603&lt;/key&gt;&lt;/foreign-keys&gt;&lt;ref-type name="Journal Article"&gt;17&lt;/ref-type&gt;&lt;contributors&gt;&lt;authors&gt;&lt;author&gt;Clay, H.&lt;/author&gt;&lt;author&gt;Davis, J. M.&lt;/author&gt;&lt;author&gt;Beery, D.&lt;/author&gt;&lt;author&gt;Huttenlocher, A.&lt;/author&gt;&lt;author&gt;Lyons, S. E.&lt;/author&gt;&lt;author&gt;Ramakrishnan, L.&lt;/author&gt;&lt;/authors&gt;&lt;/contributors&gt;&lt;auth-address&gt;Molecular and Cellular Biology Graduate Program, University of Washington, Seattle, WA 98195, USA.&lt;/auth-address&gt;&lt;titles&gt;&lt;title&gt;Dichotomous role of the macrophage in early Mycobacterium marinum infection of the zebrafish&lt;/title&gt;&lt;secondary-title&gt;Cell Host Microbe&lt;/secondary-title&gt;&lt;/titles&gt;&lt;periodical&gt;&lt;full-title&gt;Cell Host Microbe&lt;/full-title&gt;&lt;/periodical&gt;&lt;pages&gt;29-39&lt;/pages&gt;&lt;volume&gt;2&lt;/volume&gt;&lt;number&gt;1&lt;/number&gt;&lt;edition&gt;2007/11/17&lt;/edition&gt;&lt;keywords&gt;&lt;keyword&gt;Animals&lt;/keyword&gt;&lt;keyword&gt;Embryo, Nonmammalian/microbiology&lt;/keyword&gt;&lt;keyword&gt;Fish Diseases/*microbiology&lt;/keyword&gt;&lt;keyword&gt;Macrophages/*microbiology&lt;/keyword&gt;&lt;keyword&gt;Mycobacterium Infections, Nontuberculous/*microbiology&lt;/keyword&gt;&lt;keyword&gt;*Mycobacterium marinum&lt;/keyword&gt;&lt;keyword&gt;Zebrafish/embryology/*microbiology&lt;/keyword&gt;&lt;/keywords&gt;&lt;dates&gt;&lt;year&gt;2007&lt;/year&gt;&lt;pub-dates&gt;&lt;date&gt;Jul 12&lt;/date&gt;&lt;/pub-dates&gt;&lt;/dates&gt;&lt;isbn&gt;1934-6069 (Electronic)&amp;#xD;1931-3128 (Linking)&lt;/isbn&gt;&lt;accession-num&gt;18005715&lt;/accession-num&gt;&lt;urls&gt;&lt;related-urls&gt;&lt;url&gt;https://www.ncbi.nlm.nih.gov/pubmed/18005715&lt;/url&gt;&lt;/related-urls&gt;&lt;/urls&gt;&lt;custom2&gt;PMC3115716&lt;/custom2&gt;&lt;electronic-resource-num&gt;10.1016/j.chom.2007.06.004&lt;/electronic-resource-num&gt;&lt;/record&gt;&lt;/Cite&gt;&lt;/EndNote&gt;</w:instrTex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Clay et al., 2007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7A0E24" w:rsidRPr="00781F15" w14:paraId="1EA382FE" w14:textId="77777777" w:rsidTr="00DE193B">
        <w:tc>
          <w:tcPr>
            <w:tcW w:w="1413" w:type="dxa"/>
          </w:tcPr>
          <w:p w14:paraId="52A6D220" w14:textId="77777777" w:rsidR="007A0E24" w:rsidRPr="00781F15" w:rsidRDefault="00DE193B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hmox1a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MO</w:t>
            </w:r>
            <w:r w:rsidRPr="00781F15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 xml:space="preserve"> </w:t>
            </w:r>
          </w:p>
        </w:tc>
        <w:tc>
          <w:tcPr>
            <w:tcW w:w="3685" w:type="dxa"/>
          </w:tcPr>
          <w:p w14:paraId="64D7FC0D" w14:textId="77777777" w:rsidR="007A0E24" w:rsidRPr="00781F15" w:rsidRDefault="00435537" w:rsidP="0043553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AGTCCATCTTTGTGCTGTAGATGTC</w:t>
            </w:r>
          </w:p>
        </w:tc>
        <w:tc>
          <w:tcPr>
            <w:tcW w:w="1418" w:type="dxa"/>
          </w:tcPr>
          <w:p w14:paraId="4CED642D" w14:textId="77777777" w:rsidR="007A0E24" w:rsidRPr="00781F15" w:rsidRDefault="00146A5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1</w:t>
            </w:r>
          </w:p>
        </w:tc>
        <w:tc>
          <w:tcPr>
            <w:tcW w:w="1774" w:type="dxa"/>
          </w:tcPr>
          <w:p w14:paraId="4A28E9F0" w14:textId="36B28008" w:rsidR="007A0E24" w:rsidRPr="00781F15" w:rsidRDefault="00DE193B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emFuZXZhPC9BdXRob3I+PFllYXI+MjAxNjwvWWVhcj48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UemFuZXZhPC9BdXRob3I+PFllYXI+MjAxNjwvWWVhcj48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Tzaneva &amp; Perry, 2016)</w:t>
            </w: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bookmarkEnd w:id="45"/>
      <w:bookmarkEnd w:id="46"/>
    </w:tbl>
    <w:p w14:paraId="3BBC5354" w14:textId="316E9A12" w:rsidR="007A0E24" w:rsidRDefault="0068218C" w:rsidP="007A0E24">
      <w:pPr>
        <w:spacing w:line="360" w:lineRule="auto"/>
        <w:jc w:val="left"/>
        <w:rPr>
          <w:rFonts w:ascii="Times New Roman" w:hAnsi="Times New Roman" w:cs="Times New Roman"/>
          <w:b/>
          <w:szCs w:val="18"/>
        </w:rPr>
      </w:pPr>
      <w:r>
        <w:rPr>
          <w:rFonts w:ascii="Times New Roman" w:hAnsi="Times New Roman" w:cs="Times New Roman"/>
          <w:b/>
          <w:szCs w:val="18"/>
        </w:rPr>
        <w:br w:type="page"/>
      </w:r>
    </w:p>
    <w:p w14:paraId="180E8481" w14:textId="013C77A7" w:rsidR="00460E96" w:rsidRPr="00781F15" w:rsidRDefault="00FF2021" w:rsidP="00460E96">
      <w:pPr>
        <w:spacing w:line="360" w:lineRule="auto"/>
        <w:outlineLvl w:val="0"/>
        <w:rPr>
          <w:rFonts w:ascii="Times New Roman" w:hAnsi="Times New Roman" w:cs="Times New Roman"/>
          <w:b/>
          <w:color w:val="000000" w:themeColor="text1"/>
          <w:szCs w:val="21"/>
        </w:rPr>
      </w:pPr>
      <w:r>
        <w:rPr>
          <w:rFonts w:ascii="Times New Roman" w:hAnsi="Times New Roman" w:cs="Times New Roman"/>
          <w:b/>
          <w:color w:val="000000" w:themeColor="text1"/>
          <w:szCs w:val="21"/>
        </w:rPr>
        <w:lastRenderedPageBreak/>
        <w:t>Supplementary file 1C</w:t>
      </w:r>
      <w:r w:rsidR="00460E96" w:rsidRPr="00781F15">
        <w:rPr>
          <w:rFonts w:ascii="Times New Roman" w:hAnsi="Times New Roman" w:cs="Times New Roman"/>
          <w:b/>
          <w:color w:val="000000" w:themeColor="text1"/>
          <w:szCs w:val="21"/>
        </w:rPr>
        <w:t xml:space="preserve">. The </w:t>
      </w:r>
      <w:r w:rsidR="00460E96">
        <w:rPr>
          <w:rFonts w:ascii="Times New Roman" w:hAnsi="Times New Roman" w:cs="Times New Roman"/>
          <w:b/>
          <w:color w:val="000000" w:themeColor="text1"/>
          <w:szCs w:val="21"/>
        </w:rPr>
        <w:t>siRNA</w:t>
      </w:r>
      <w:r w:rsidR="00460E96" w:rsidRPr="00781F15">
        <w:rPr>
          <w:rFonts w:ascii="Times New Roman" w:hAnsi="Times New Roman" w:cs="Times New Roman"/>
          <w:b/>
          <w:color w:val="000000" w:themeColor="text1"/>
          <w:szCs w:val="21"/>
        </w:rPr>
        <w:t>s used in this work.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815"/>
        <w:gridCol w:w="4134"/>
        <w:gridCol w:w="2268"/>
      </w:tblGrid>
      <w:tr w:rsidR="00460E96" w:rsidRPr="00781F15" w14:paraId="727877D0" w14:textId="77777777" w:rsidTr="00017E71">
        <w:trPr>
          <w:trHeight w:val="437"/>
        </w:trPr>
        <w:tc>
          <w:tcPr>
            <w:tcW w:w="1815" w:type="dxa"/>
          </w:tcPr>
          <w:p w14:paraId="7FFE01A8" w14:textId="50D71D5E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siRNA</w:t>
            </w:r>
          </w:p>
        </w:tc>
        <w:tc>
          <w:tcPr>
            <w:tcW w:w="4134" w:type="dxa"/>
          </w:tcPr>
          <w:p w14:paraId="4E927E18" w14:textId="77777777" w:rsidR="00460E96" w:rsidRPr="00781F15" w:rsidRDefault="00460E9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Sequence (5'-3')</w:t>
            </w:r>
          </w:p>
        </w:tc>
        <w:tc>
          <w:tcPr>
            <w:tcW w:w="2268" w:type="dxa"/>
          </w:tcPr>
          <w:p w14:paraId="3D293F91" w14:textId="77777777" w:rsidR="00460E96" w:rsidRPr="00781F15" w:rsidRDefault="00460E9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781F15">
              <w:rPr>
                <w:rFonts w:ascii="Times New Roman" w:hAnsi="Times New Roman" w:cs="Times New Roman"/>
                <w:color w:val="000000" w:themeColor="text1"/>
                <w:szCs w:val="21"/>
              </w:rPr>
              <w:t>Reference</w:t>
            </w:r>
          </w:p>
        </w:tc>
      </w:tr>
      <w:tr w:rsidR="00460E96" w:rsidRPr="00781F15" w14:paraId="36913651" w14:textId="77777777" w:rsidTr="00017E71">
        <w:tc>
          <w:tcPr>
            <w:tcW w:w="1815" w:type="dxa"/>
          </w:tcPr>
          <w:p w14:paraId="1299541C" w14:textId="093A4CD5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proofErr w:type="spellStart"/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siControl</w:t>
            </w:r>
            <w:proofErr w:type="spellEnd"/>
          </w:p>
        </w:tc>
        <w:tc>
          <w:tcPr>
            <w:tcW w:w="4134" w:type="dxa"/>
          </w:tcPr>
          <w:p w14:paraId="1F3C7F3B" w14:textId="538CC8C2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UUCUCCGAACGUGUCACGUTT</w:t>
            </w:r>
          </w:p>
        </w:tc>
        <w:tc>
          <w:tcPr>
            <w:tcW w:w="2268" w:type="dxa"/>
          </w:tcPr>
          <w:p w14:paraId="16542EB9" w14:textId="56D68634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This work</w:t>
            </w:r>
          </w:p>
        </w:tc>
      </w:tr>
      <w:tr w:rsidR="00460E96" w:rsidRPr="00781F15" w14:paraId="00155858" w14:textId="77777777" w:rsidTr="00017E71">
        <w:tc>
          <w:tcPr>
            <w:tcW w:w="1815" w:type="dxa"/>
          </w:tcPr>
          <w:p w14:paraId="7BDD835C" w14:textId="27B16D3A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bookmarkStart w:id="48" w:name="OLE_LINK229"/>
            <w:bookmarkStart w:id="49" w:name="OLE_LINK230"/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si</w:t>
            </w:r>
            <w:r w:rsidRPr="00073A16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SMARCA5</w:t>
            </w:r>
            <w:bookmarkEnd w:id="48"/>
            <w:bookmarkEnd w:id="49"/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-1</w:t>
            </w:r>
          </w:p>
        </w:tc>
        <w:tc>
          <w:tcPr>
            <w:tcW w:w="4134" w:type="dxa"/>
          </w:tcPr>
          <w:p w14:paraId="7C055AA0" w14:textId="37F8FB19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073A16">
              <w:rPr>
                <w:rFonts w:ascii="Times New Roman" w:hAnsi="Times New Roman" w:cs="Times New Roman"/>
                <w:color w:val="000000" w:themeColor="text1"/>
                <w:szCs w:val="21"/>
              </w:rPr>
              <w:t>CCGGGCAAAUAGAUUCGAGUAUUUA</w:t>
            </w:r>
          </w:p>
        </w:tc>
        <w:tc>
          <w:tcPr>
            <w:tcW w:w="2268" w:type="dxa"/>
          </w:tcPr>
          <w:p w14:paraId="6FC55330" w14:textId="37EA4EA7" w:rsidR="00460E9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This work</w:t>
            </w:r>
          </w:p>
        </w:tc>
      </w:tr>
      <w:tr w:rsidR="00073A16" w:rsidRPr="00781F15" w14:paraId="7B8A2621" w14:textId="77777777" w:rsidTr="00017E71">
        <w:tc>
          <w:tcPr>
            <w:tcW w:w="1815" w:type="dxa"/>
          </w:tcPr>
          <w:p w14:paraId="1A02CE10" w14:textId="065A98E2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si</w:t>
            </w:r>
            <w:r w:rsidRPr="00073A16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SMARCA5</w:t>
            </w: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2</w:t>
            </w:r>
          </w:p>
        </w:tc>
        <w:tc>
          <w:tcPr>
            <w:tcW w:w="4134" w:type="dxa"/>
          </w:tcPr>
          <w:p w14:paraId="78A7F774" w14:textId="29736147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073A16">
              <w:rPr>
                <w:rFonts w:ascii="Times New Roman" w:hAnsi="Times New Roman" w:cs="Times New Roman"/>
                <w:color w:val="000000" w:themeColor="text1"/>
                <w:szCs w:val="21"/>
              </w:rPr>
              <w:t>AAGAGGAGGAUGAAGAGCUAU</w:t>
            </w:r>
          </w:p>
        </w:tc>
        <w:tc>
          <w:tcPr>
            <w:tcW w:w="2268" w:type="dxa"/>
          </w:tcPr>
          <w:p w14:paraId="5ECD0D75" w14:textId="64947FC5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b2xsaW5zPC9BdXRob3I+PFllYXI+MjAwMjwvWWVhcj48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b2xsaW5zPC9BdXRob3I+PFllYXI+MjAwMjwvWWVhcj48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</w:fldData>
              </w:fldCha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Collins et al., 2002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073A16" w:rsidRPr="00781F15" w14:paraId="42F63AAD" w14:textId="77777777" w:rsidTr="00017E71">
        <w:tc>
          <w:tcPr>
            <w:tcW w:w="1815" w:type="dxa"/>
          </w:tcPr>
          <w:p w14:paraId="268EE806" w14:textId="10AD63F6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</w:pP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si</w:t>
            </w:r>
            <w:r w:rsidRPr="00073A16">
              <w:rPr>
                <w:rFonts w:ascii="Times New Roman" w:hAnsi="Times New Roman" w:cs="Times New Roman"/>
                <w:i/>
                <w:color w:val="000000" w:themeColor="text1"/>
                <w:szCs w:val="21"/>
              </w:rPr>
              <w:t>SMARCA5</w:t>
            </w:r>
            <w:r w:rsidRPr="00C110F5">
              <w:rPr>
                <w:rFonts w:ascii="Times New Roman" w:hAnsi="Times New Roman" w:cs="Times New Roman"/>
                <w:color w:val="000000" w:themeColor="text1"/>
                <w:szCs w:val="21"/>
              </w:rPr>
              <w:t>-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3</w:t>
            </w:r>
          </w:p>
        </w:tc>
        <w:tc>
          <w:tcPr>
            <w:tcW w:w="4134" w:type="dxa"/>
          </w:tcPr>
          <w:p w14:paraId="5368076B" w14:textId="736B2C8D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 w:rsidRPr="00073A16">
              <w:rPr>
                <w:rFonts w:ascii="Times New Roman" w:hAnsi="Times New Roman" w:cs="Times New Roman"/>
                <w:color w:val="000000" w:themeColor="text1"/>
                <w:szCs w:val="21"/>
              </w:rPr>
              <w:t>GUUCUUUCCUCCACGUUUA</w:t>
            </w:r>
          </w:p>
        </w:tc>
        <w:tc>
          <w:tcPr>
            <w:tcW w:w="2268" w:type="dxa"/>
          </w:tcPr>
          <w:p w14:paraId="58F17A86" w14:textId="65283270" w:rsidR="00073A16" w:rsidRPr="00781F15" w:rsidRDefault="00073A16" w:rsidP="00073A16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/>
            </w:r>
            <w:r w:rsidR="00934281"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&lt;EndNote&gt;&lt;Cite&gt;&lt;Author&gt;Bryant&lt;/Author&gt;&lt;Year&gt;2011&lt;/Year&gt;&lt;RecNum&gt;653&lt;/RecNum&gt;&lt;DisplayText&gt;(Bryant, Colgrove, &amp;amp; Knipe, 2011)&lt;/DisplayText&gt;&lt;record&gt;&lt;rec-number&gt;653&lt;/rec-number&gt;&lt;foreign-keys&gt;&lt;key app="EN" db-id="zwzz5erevvs95tewrpwxtazkftw0ard2vw55" timestamp="1621347213"&gt;653&lt;/key&gt;&lt;/foreign-keys&gt;&lt;ref-type name="Journal Article"&gt;17&lt;/ref-type&gt;&lt;contributors&gt;&lt;authors&gt;&lt;author&gt;Bryant, K. F.&lt;/author&gt;&lt;author&gt;Colgrove, R. C.&lt;/author&gt;&lt;author&gt;Knipe, D. M.&lt;/author&gt;&lt;/authors&gt;&lt;/contributors&gt;&lt;auth-address&gt;Department of Microbiology and Molecular Genetics, Harvard Medical School, Boston, Massachusetts, USA.&lt;/auth-address&gt;&lt;titles&gt;&lt;title&gt;Cellular SNF2H chromatin-remodeling factor promotes herpes simplex virus 1 immediate-early gene expression and replication&lt;/title&gt;&lt;secondary-title&gt;mBio&lt;/secondary-title&gt;&lt;/titles&gt;&lt;periodical&gt;&lt;full-title&gt;mBio&lt;/full-title&gt;&lt;/periodical&gt;&lt;pages&gt;e00330-10&lt;/pages&gt;&lt;volume&gt;2&lt;/volume&gt;&lt;number&gt;1&lt;/number&gt;&lt;edition&gt;2011/01/21&lt;/edition&gt;&lt;keywords&gt;&lt;keyword&gt;Adenosine Triphosphatases/genetics/*metabolism&lt;/keyword&gt;&lt;keyword&gt;Cell Line&lt;/keyword&gt;&lt;keyword&gt;Chromatin/*metabolism&lt;/keyword&gt;&lt;keyword&gt;Chromosomal Proteins, Non-Histone/genetics/*metabolism&lt;/keyword&gt;&lt;keyword&gt;*Gene Expression Regulation, Viral&lt;/keyword&gt;&lt;keyword&gt;*Genes, Immediate-Early&lt;/keyword&gt;&lt;keyword&gt;Herpes Simplex/genetics/*metabolism/virology&lt;/keyword&gt;&lt;keyword&gt;Herpesvirus 1, Human/genetics/*physiology&lt;/keyword&gt;&lt;keyword&gt;Humans&lt;/keyword&gt;&lt;keyword&gt;*Virus Replication&lt;/keyword&gt;&lt;/keywords&gt;&lt;dates&gt;&lt;year&gt;2011&lt;/year&gt;&lt;pub-dates&gt;&lt;date&gt;Jan 18&lt;/date&gt;&lt;/pub-dates&gt;&lt;/dates&gt;&lt;isbn&gt;2150-7511 (Electronic)&lt;/isbn&gt;&lt;accession-num&gt;21249171&lt;/accession-num&gt;&lt;urls&gt;&lt;related-urls&gt;&lt;url&gt;https://www.ncbi.nlm.nih.gov/pubmed/21249171&lt;/url&gt;&lt;/related-urls&gt;&lt;/urls&gt;&lt;custom2&gt;PMC3023163&lt;/custom2&gt;&lt;electronic-resource-num&gt;10.1128/mBio.00330-1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 w:rsidR="00934281">
              <w:rPr>
                <w:rFonts w:ascii="Times New Roman" w:hAnsi="Times New Roman" w:cs="Times New Roman"/>
                <w:noProof/>
                <w:color w:val="000000" w:themeColor="text1"/>
                <w:szCs w:val="21"/>
              </w:rPr>
              <w:t>(Bryant, Colgrove, &amp; Knipe, 2011)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</w:tbl>
    <w:p w14:paraId="11467B2E" w14:textId="77777777" w:rsidR="00460E96" w:rsidRPr="00781F15" w:rsidRDefault="00460E96" w:rsidP="007A0E24">
      <w:pPr>
        <w:spacing w:line="360" w:lineRule="auto"/>
        <w:jc w:val="left"/>
        <w:rPr>
          <w:rFonts w:ascii="Times New Roman" w:hAnsi="Times New Roman" w:cs="Times New Roman"/>
          <w:b/>
          <w:szCs w:val="18"/>
        </w:rPr>
      </w:pPr>
    </w:p>
    <w:p w14:paraId="4A1DF274" w14:textId="77777777" w:rsidR="0085785E" w:rsidRPr="00781F15" w:rsidRDefault="00DA4E3C" w:rsidP="007A0E24">
      <w:pPr>
        <w:spacing w:line="360" w:lineRule="auto"/>
        <w:outlineLvl w:val="0"/>
        <w:rPr>
          <w:rFonts w:ascii="Times New Roman" w:eastAsia="宋体" w:hAnsi="Times New Roman" w:cs="Times New Roman"/>
          <w:b/>
          <w:color w:val="000000"/>
          <w:szCs w:val="22"/>
        </w:rPr>
      </w:pPr>
      <w:r w:rsidRPr="00781F15">
        <w:rPr>
          <w:rFonts w:ascii="Times New Roman" w:hAnsi="Times New Roman" w:cs="Times New Roman"/>
          <w:b/>
          <w:szCs w:val="18"/>
        </w:rPr>
        <w:br w:type="page"/>
      </w:r>
      <w:r w:rsidR="007A0E24" w:rsidRPr="00781F15">
        <w:rPr>
          <w:rFonts w:ascii="Times New Roman" w:hAnsi="Times New Roman" w:cs="Times New Roman"/>
          <w:b/>
          <w:color w:val="000000" w:themeColor="text1"/>
          <w:szCs w:val="21"/>
        </w:rPr>
        <w:lastRenderedPageBreak/>
        <w:t xml:space="preserve">Supplemental </w:t>
      </w:r>
      <w:r w:rsidR="007A0E24" w:rsidRPr="00781F15">
        <w:rPr>
          <w:rFonts w:ascii="Times New Roman" w:eastAsia="宋体" w:hAnsi="Times New Roman" w:cs="Times New Roman"/>
          <w:b/>
          <w:color w:val="000000"/>
          <w:szCs w:val="22"/>
        </w:rPr>
        <w:t>r</w:t>
      </w:r>
      <w:r w:rsidRPr="00781F15">
        <w:rPr>
          <w:rFonts w:ascii="Times New Roman" w:eastAsia="宋体" w:hAnsi="Times New Roman" w:cs="Times New Roman"/>
          <w:b/>
          <w:color w:val="000000"/>
          <w:szCs w:val="22"/>
        </w:rPr>
        <w:t>eferences</w:t>
      </w:r>
    </w:p>
    <w:p w14:paraId="17F75EDA" w14:textId="77777777" w:rsidR="004646D8" w:rsidRPr="004646D8" w:rsidRDefault="0085785E" w:rsidP="004646D8">
      <w:pPr>
        <w:pStyle w:val="EndNoteBibliography"/>
        <w:ind w:left="720" w:hanging="720"/>
        <w:rPr>
          <w:noProof/>
        </w:rPr>
      </w:pPr>
      <w:r w:rsidRPr="00781F15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781F15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781F15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4646D8" w:rsidRPr="004646D8">
        <w:rPr>
          <w:noProof/>
        </w:rPr>
        <w:t xml:space="preserve">Bryant, K. F., Colgrove, R. C., &amp; Knipe, D. M. (2011). Cellular SNF2H chromatin-remodeling factor promotes herpes simplex virus 1 immediate-early gene expression and replication. </w:t>
      </w:r>
      <w:r w:rsidR="004646D8" w:rsidRPr="004646D8">
        <w:rPr>
          <w:i/>
          <w:noProof/>
        </w:rPr>
        <w:t>mBio, 2</w:t>
      </w:r>
      <w:r w:rsidR="004646D8" w:rsidRPr="004646D8">
        <w:rPr>
          <w:noProof/>
        </w:rPr>
        <w:t>(1), e00330-00310. doi:10.1128/mBio.00330-10</w:t>
      </w:r>
    </w:p>
    <w:p w14:paraId="44E8638D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Chen, Z., Zhong, H., Wei, J., Lin, S., Zong, Z., Gong, F., Huang, X., Sun, J., Li, P., Lin, H., Wei, B., &amp; Chu, J. (2019). Inhibition of Nrf2/HO-1 signaling leads to increased activation of the NLRP3 inflammasome in osteoarthritis. </w:t>
      </w:r>
      <w:r w:rsidRPr="004646D8">
        <w:rPr>
          <w:i/>
          <w:noProof/>
        </w:rPr>
        <w:t>Arthritis Res Ther, 21</w:t>
      </w:r>
      <w:r w:rsidRPr="004646D8">
        <w:rPr>
          <w:noProof/>
        </w:rPr>
        <w:t>(1), 300. doi:10.1186/s13075-019-2085-6</w:t>
      </w:r>
    </w:p>
    <w:p w14:paraId="32ACB14E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Clay, H., Davis, J. M., Beery, D., Huttenlocher, A., Lyons, S. E., &amp; Ramakrishnan, L. (2007). Dichotomous role of the macrophage in early Mycobacterium marinum infection of the zebrafish. </w:t>
      </w:r>
      <w:r w:rsidRPr="004646D8">
        <w:rPr>
          <w:i/>
          <w:noProof/>
        </w:rPr>
        <w:t>Cell Host Microbe, 2</w:t>
      </w:r>
      <w:r w:rsidRPr="004646D8">
        <w:rPr>
          <w:noProof/>
        </w:rPr>
        <w:t>(1), 29-39. doi:10.1016/j.chom.2007.06.004</w:t>
      </w:r>
    </w:p>
    <w:p w14:paraId="0F4E8888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Collins, N., Poot, R. A., Kukimoto, I., Garcia-Jimenez, C., Dellaire, G., &amp; Varga-Weisz, P. D. (2002). An ACF1-ISWI chromatin-remodeling complex is required for DNA replication through heterochromatin. </w:t>
      </w:r>
      <w:r w:rsidRPr="004646D8">
        <w:rPr>
          <w:i/>
          <w:noProof/>
        </w:rPr>
        <w:t>Nat Genet, 32</w:t>
      </w:r>
      <w:r w:rsidRPr="004646D8">
        <w:rPr>
          <w:noProof/>
        </w:rPr>
        <w:t>(4), 627-632. doi:10.1038/ng1046</w:t>
      </w:r>
    </w:p>
    <w:p w14:paraId="5808CCB4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Holowiecki, A., O'Shields, B., &amp; Jenny, M. J. (2017). Spatiotemporal expression and transcriptional regulation of heme oxygenase and biliverdin reductase genes in zebrafish (Danio rerio) suggest novel roles during early developmental periods of heightened oxidative stress. </w:t>
      </w:r>
      <w:r w:rsidRPr="004646D8">
        <w:rPr>
          <w:i/>
          <w:noProof/>
        </w:rPr>
        <w:t>Comp Biochem Physiol C Toxicol Pharmacol, 191</w:t>
      </w:r>
      <w:r w:rsidRPr="004646D8">
        <w:rPr>
          <w:noProof/>
        </w:rPr>
        <w:t>, 138-151. doi:10.1016/j.cbpc.2016.10.006</w:t>
      </w:r>
    </w:p>
    <w:p w14:paraId="6561FE05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Liu, Y., Liu, X., Wang, Y., Yi, C., Tian, J., Liu, K., &amp; Chu, J. (2019). Protective effect of lactobacillus plantarum on alcoholic liver injury and regulating of keap-Nrf2-ARE signaling pathway in zebrafish larvae. </w:t>
      </w:r>
      <w:r w:rsidRPr="004646D8">
        <w:rPr>
          <w:i/>
          <w:noProof/>
        </w:rPr>
        <w:t>Plos One, 14</w:t>
      </w:r>
      <w:r w:rsidRPr="004646D8">
        <w:rPr>
          <w:noProof/>
        </w:rPr>
        <w:t>(9), e0222339. doi:10.1371/journal.pone.0222339</w:t>
      </w:r>
    </w:p>
    <w:p w14:paraId="0883E2E4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Nakajima, H., Nakajima-Takagi, Y., Tsujita, T., Akiyama, S., Wakasa, T., Mukaigasa, K., Kaneko, H., Tamaru, Y., Yamamoto, M., &amp; Kobayashi, M. (2011). Tissue-restricted expression of Nrf2 and its target genes in zebrafish with gene-specific variations in the induction profiles. </w:t>
      </w:r>
      <w:r w:rsidRPr="004646D8">
        <w:rPr>
          <w:i/>
          <w:noProof/>
        </w:rPr>
        <w:t>Plos One, 6</w:t>
      </w:r>
      <w:r w:rsidRPr="004646D8">
        <w:rPr>
          <w:noProof/>
        </w:rPr>
        <w:t>(10), e26884. doi:10.1371/journal.pone.0026884</w:t>
      </w:r>
    </w:p>
    <w:p w14:paraId="2C988C70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Nguyen, V. T., Fuse, Y., Tamaoki, J., Akiyama, S. I., Muratani, M., Tamaru, Y., &amp; Kobayashi, M. (2016). Conservation of the Nrf2-Mediated Gene Regulation of Proteasome Subunits and Glucose Metabolism in Zebrafish. </w:t>
      </w:r>
      <w:r w:rsidRPr="004646D8">
        <w:rPr>
          <w:i/>
          <w:noProof/>
        </w:rPr>
        <w:t>Oxid Med Cell Longev, 2016</w:t>
      </w:r>
      <w:r w:rsidRPr="004646D8">
        <w:rPr>
          <w:noProof/>
        </w:rPr>
        <w:t>, 5720574. doi:10.1155/2016/5720574</w:t>
      </w:r>
    </w:p>
    <w:p w14:paraId="7EB5A39B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Ren, C. G., Wang, L., Jia, X. E., Liu, Y. J., Dong, Z. W., Jin, Y., Chen, Y., Deng, M., Zhou, Y., Zhou, Y., Ren, R. B., Pan, W. J., &amp; Liu, T. X. (2013). Activated N-Ras signaling regulates arterial-venous specification in zebrafish. </w:t>
      </w:r>
      <w:r w:rsidRPr="004646D8">
        <w:rPr>
          <w:i/>
          <w:noProof/>
        </w:rPr>
        <w:t>J Hematol Oncol, 6</w:t>
      </w:r>
      <w:r w:rsidRPr="004646D8">
        <w:rPr>
          <w:noProof/>
        </w:rPr>
        <w:t>, 34. doi:10.1186/1756-8722-6-34</w:t>
      </w:r>
    </w:p>
    <w:p w14:paraId="0BF58FA7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Sant, K. E., Hansen, J. M., Williams, L. M., Tran, N. L., Goldstone, J. V., Stegeman, J. J., Hahn, M. E., &amp; Timme-Laragy, A. (2017). The role of Nrf1 and Nrf2 in the regulation of glutathione and redox dynamics in the developing zebrafish embryo. </w:t>
      </w:r>
      <w:r w:rsidRPr="004646D8">
        <w:rPr>
          <w:i/>
          <w:noProof/>
        </w:rPr>
        <w:t>Redox Biol, 13</w:t>
      </w:r>
      <w:r w:rsidRPr="004646D8">
        <w:rPr>
          <w:noProof/>
        </w:rPr>
        <w:t>, 207-218. doi:10.1016/j.redox.2017.05.023</w:t>
      </w:r>
    </w:p>
    <w:p w14:paraId="71307132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Tian, Y., Liu, Q., Yu, S., Chu, Q., Chen, Y., Wu, K., &amp; Wang, L. (2020). NRF2-Driven KEAP1 Transcription in Human Lung Cancer. </w:t>
      </w:r>
      <w:r w:rsidRPr="004646D8">
        <w:rPr>
          <w:i/>
          <w:noProof/>
        </w:rPr>
        <w:t>Mol Cancer Res, 18</w:t>
      </w:r>
      <w:r w:rsidRPr="004646D8">
        <w:rPr>
          <w:noProof/>
        </w:rPr>
        <w:t>(10), 1465-1476. doi:10.1158/1541-7786.MCR-20-0108</w:t>
      </w:r>
    </w:p>
    <w:p w14:paraId="45C1C4BE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Timme-Laragy, A. R., Karchner, S. I., Franks, D. G., Jenny, M. J., Harbeitner, R. C., Goldstone, J. V., McArthur, A. G., &amp; Hahn, M. E. (2012). Nrf2b, novel zebrafish paralog of oxidant-responsive transcription factor NF-E2-related factor 2 (NRF2). </w:t>
      </w:r>
      <w:r w:rsidRPr="004646D8">
        <w:rPr>
          <w:i/>
          <w:noProof/>
        </w:rPr>
        <w:t>J Biol Chem, 287</w:t>
      </w:r>
      <w:r w:rsidRPr="004646D8">
        <w:rPr>
          <w:noProof/>
        </w:rPr>
        <w:t>(7), 4609-4627. doi:10.1074/jbc.M111.260125</w:t>
      </w:r>
    </w:p>
    <w:p w14:paraId="7D48E052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lastRenderedPageBreak/>
        <w:t xml:space="preserve">Timme-Laragy, A. R., Van Tiem, L. A., Linney, E. A., &amp; Di Giulio, R. T. (2009). Antioxidant responses and NRF2 in synergistic developmental toxicity of PAHs in zebrafish. </w:t>
      </w:r>
      <w:r w:rsidRPr="004646D8">
        <w:rPr>
          <w:i/>
          <w:noProof/>
        </w:rPr>
        <w:t>Toxicol Sci, 109</w:t>
      </w:r>
      <w:r w:rsidRPr="004646D8">
        <w:rPr>
          <w:noProof/>
        </w:rPr>
        <w:t>(2), 217-227. doi:10.1093/toxsci/kfp038</w:t>
      </w:r>
    </w:p>
    <w:p w14:paraId="7E6BD70E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Tzaneva, V., &amp; Perry, S. F. (2016). Evidence for a role of heme oxygenase-1 in the control of cardiac function in zebrafish (Danio rerio) larvae exposed to hypoxia. </w:t>
      </w:r>
      <w:r w:rsidRPr="004646D8">
        <w:rPr>
          <w:i/>
          <w:noProof/>
        </w:rPr>
        <w:t>J Exp Biol, 219</w:t>
      </w:r>
      <w:r w:rsidRPr="004646D8">
        <w:rPr>
          <w:noProof/>
        </w:rPr>
        <w:t>(Pt 10), 1563-1571. doi:10.1242/jeb.136853</w:t>
      </w:r>
    </w:p>
    <w:p w14:paraId="78239145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Wang, S., He, Q., Ma, D., Xue, Y., &amp; Liu, F. (2015). Irf4 Regulates the Choice between T Lymphoid-Primed Progenitor and Myeloid Lineage Fates during Embryogenesis. </w:t>
      </w:r>
      <w:r w:rsidRPr="004646D8">
        <w:rPr>
          <w:i/>
          <w:noProof/>
        </w:rPr>
        <w:t>Developmental Cell, 34</w:t>
      </w:r>
      <w:r w:rsidRPr="004646D8">
        <w:rPr>
          <w:noProof/>
        </w:rPr>
        <w:t>(6), 621-631. doi:10.1016/j.devcel.2015.07.011</w:t>
      </w:r>
    </w:p>
    <w:p w14:paraId="00C14CDD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Xue, Y., Gao, S., &amp; Liu, F. (2015). Genome-wide analysis of the zebrafish Klf family identifies two genes important for erythroid maturation. </w:t>
      </w:r>
      <w:r w:rsidRPr="004646D8">
        <w:rPr>
          <w:i/>
          <w:noProof/>
        </w:rPr>
        <w:t>Dev Biol, 403</w:t>
      </w:r>
      <w:r w:rsidRPr="004646D8">
        <w:rPr>
          <w:noProof/>
        </w:rPr>
        <w:t>(2), 115-127. doi:10.1016/j.ydbio.2015.05.015</w:t>
      </w:r>
    </w:p>
    <w:p w14:paraId="540DC922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Zhang, C., Chen, Y., Sun, B., Wang, L., Yang, Y., Ma, D., Lv, J., Heng, J., Ding, Y., Xue, Y., Lu, X., Xiao, W., Yang, Y. G., &amp; Liu, F. (2017). m(6)A modulates haematopoietic stem and progenitor cell specification. </w:t>
      </w:r>
      <w:r w:rsidRPr="004646D8">
        <w:rPr>
          <w:i/>
          <w:noProof/>
        </w:rPr>
        <w:t>Nature, 549</w:t>
      </w:r>
      <w:r w:rsidRPr="004646D8">
        <w:rPr>
          <w:noProof/>
        </w:rPr>
        <w:t>(7671), 273-276. doi:10.1038/nature23883</w:t>
      </w:r>
    </w:p>
    <w:p w14:paraId="046BC728" w14:textId="77777777" w:rsidR="004646D8" w:rsidRPr="004646D8" w:rsidRDefault="004646D8" w:rsidP="004646D8">
      <w:pPr>
        <w:pStyle w:val="EndNoteBibliography"/>
        <w:ind w:left="720" w:hanging="720"/>
        <w:rPr>
          <w:noProof/>
        </w:rPr>
      </w:pPr>
      <w:r w:rsidRPr="004646D8">
        <w:rPr>
          <w:noProof/>
        </w:rPr>
        <w:t xml:space="preserve">Zikmund, T., Paszekova, H., Kokavec, J., Kerbs, P., Thakur, S., Turkova, T., Tauchmanova, P., Greif, P. A., &amp; Stopka, T. (2020). Loss of ISWI ATPase SMARCA5 (SNF2H) in Acute Myeloid Leukemia Cells Inhibits Proliferation and Chromatid Cohesion. </w:t>
      </w:r>
      <w:r w:rsidRPr="004646D8">
        <w:rPr>
          <w:i/>
          <w:noProof/>
        </w:rPr>
        <w:t>Int J Mol Sci, 21</w:t>
      </w:r>
      <w:r w:rsidRPr="004646D8">
        <w:rPr>
          <w:noProof/>
        </w:rPr>
        <w:t>(6). doi:10.3390/ijms21062073</w:t>
      </w:r>
    </w:p>
    <w:p w14:paraId="6BDFB8FB" w14:textId="40046A38" w:rsidR="0085785E" w:rsidRPr="00781F15" w:rsidRDefault="0085785E" w:rsidP="007A0E24">
      <w:pPr>
        <w:spacing w:line="360" w:lineRule="auto"/>
        <w:jc w:val="left"/>
        <w:rPr>
          <w:rFonts w:ascii="Times New Roman" w:hAnsi="Times New Roman" w:cs="Times New Roman"/>
          <w:b/>
          <w:sz w:val="18"/>
          <w:szCs w:val="18"/>
        </w:rPr>
      </w:pPr>
      <w:r w:rsidRPr="00781F15">
        <w:rPr>
          <w:rFonts w:ascii="Times New Roman" w:hAnsi="Times New Roman" w:cs="Times New Roman"/>
          <w:b/>
          <w:sz w:val="18"/>
          <w:szCs w:val="18"/>
        </w:rPr>
        <w:fldChar w:fldCharType="end"/>
      </w:r>
    </w:p>
    <w:sectPr w:rsidR="0085785E" w:rsidRPr="00781F15" w:rsidSect="0028157D">
      <w:footerReference w:type="even" r:id="rId8"/>
      <w:footerReference w:type="default" r:id="rId9"/>
      <w:pgSz w:w="11900" w:h="16840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C54613" w14:textId="77777777" w:rsidR="00DB2D60" w:rsidRDefault="00DB2D60" w:rsidP="005A65E8">
      <w:r>
        <w:separator/>
      </w:r>
    </w:p>
  </w:endnote>
  <w:endnote w:type="continuationSeparator" w:id="0">
    <w:p w14:paraId="7B3106C4" w14:textId="77777777" w:rsidR="00DB2D60" w:rsidRDefault="00DB2D60" w:rsidP="005A65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"/>
      </w:rPr>
      <w:id w:val="740763765"/>
      <w:docPartObj>
        <w:docPartGallery w:val="Page Numbers (Bottom of Page)"/>
        <w:docPartUnique/>
      </w:docPartObj>
    </w:sdtPr>
    <w:sdtEndPr>
      <w:rPr>
        <w:rStyle w:val="af"/>
      </w:rPr>
    </w:sdtEndPr>
    <w:sdtContent>
      <w:p w14:paraId="02710045" w14:textId="377B73BD" w:rsidR="008A44E2" w:rsidRDefault="008A44E2" w:rsidP="009F07C5">
        <w:pPr>
          <w:pStyle w:val="ac"/>
          <w:framePr w:wrap="none" w:vAnchor="text" w:hAnchor="margin" w:xAlign="center" w:y="1"/>
          <w:rPr>
            <w:rStyle w:val="af"/>
          </w:rPr>
        </w:pPr>
        <w:r>
          <w:rPr>
            <w:rStyle w:val="af"/>
          </w:rPr>
          <w:fldChar w:fldCharType="begin"/>
        </w:r>
        <w:r>
          <w:rPr>
            <w:rStyle w:val="af"/>
          </w:rPr>
          <w:instrText xml:space="preserve"> PAGE </w:instrText>
        </w:r>
        <w:r>
          <w:rPr>
            <w:rStyle w:val="af"/>
          </w:rPr>
          <w:fldChar w:fldCharType="end"/>
        </w:r>
      </w:p>
    </w:sdtContent>
  </w:sdt>
  <w:p w14:paraId="31902891" w14:textId="77777777" w:rsidR="008A44E2" w:rsidRDefault="008A44E2">
    <w:pPr>
      <w:pStyle w:val="ac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"/>
      </w:rPr>
      <w:id w:val="-1655825380"/>
      <w:docPartObj>
        <w:docPartGallery w:val="Page Numbers (Bottom of Page)"/>
        <w:docPartUnique/>
      </w:docPartObj>
    </w:sdtPr>
    <w:sdtEndPr>
      <w:rPr>
        <w:rStyle w:val="af"/>
      </w:rPr>
    </w:sdtEndPr>
    <w:sdtContent>
      <w:p w14:paraId="43D0DE81" w14:textId="44712C20" w:rsidR="008A44E2" w:rsidRDefault="008A44E2" w:rsidP="009F07C5">
        <w:pPr>
          <w:pStyle w:val="ac"/>
          <w:framePr w:wrap="none" w:vAnchor="text" w:hAnchor="margin" w:xAlign="center" w:y="1"/>
          <w:rPr>
            <w:rStyle w:val="af"/>
          </w:rPr>
        </w:pPr>
        <w:r>
          <w:rPr>
            <w:rStyle w:val="af"/>
          </w:rPr>
          <w:fldChar w:fldCharType="begin"/>
        </w:r>
        <w:r>
          <w:rPr>
            <w:rStyle w:val="af"/>
          </w:rPr>
          <w:instrText xml:space="preserve"> PAGE </w:instrText>
        </w:r>
        <w:r>
          <w:rPr>
            <w:rStyle w:val="af"/>
          </w:rPr>
          <w:fldChar w:fldCharType="separate"/>
        </w:r>
        <w:r>
          <w:rPr>
            <w:rStyle w:val="af"/>
            <w:noProof/>
          </w:rPr>
          <w:t>1</w:t>
        </w:r>
        <w:r>
          <w:rPr>
            <w:rStyle w:val="af"/>
          </w:rPr>
          <w:fldChar w:fldCharType="end"/>
        </w:r>
      </w:p>
    </w:sdtContent>
  </w:sdt>
  <w:p w14:paraId="03934529" w14:textId="77777777" w:rsidR="008A44E2" w:rsidRDefault="008A44E2">
    <w:pPr>
      <w:pStyle w:val="ac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C26FCF" w14:textId="77777777" w:rsidR="00DB2D60" w:rsidRDefault="00DB2D60" w:rsidP="005A65E8">
      <w:r>
        <w:separator/>
      </w:r>
    </w:p>
  </w:footnote>
  <w:footnote w:type="continuationSeparator" w:id="0">
    <w:p w14:paraId="7AEA13C9" w14:textId="77777777" w:rsidR="00DB2D60" w:rsidRDefault="00DB2D60" w:rsidP="005A65E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1855212"/>
    <w:multiLevelType w:val="hybridMultilevel"/>
    <w:tmpl w:val="9CE22BF2"/>
    <w:lvl w:ilvl="0" w:tplc="47EEC1FE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5497C1A"/>
    <w:multiLevelType w:val="hybridMultilevel"/>
    <w:tmpl w:val="9CE22BF2"/>
    <w:lvl w:ilvl="0" w:tplc="47EEC1FE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-full name 2021 Cop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4404"/>
    <w:rsid w:val="00003A65"/>
    <w:rsid w:val="00010147"/>
    <w:rsid w:val="00010802"/>
    <w:rsid w:val="00012B51"/>
    <w:rsid w:val="00017BB5"/>
    <w:rsid w:val="00017E71"/>
    <w:rsid w:val="0002364B"/>
    <w:rsid w:val="000246EC"/>
    <w:rsid w:val="00025C89"/>
    <w:rsid w:val="000272F0"/>
    <w:rsid w:val="00031996"/>
    <w:rsid w:val="00031AFD"/>
    <w:rsid w:val="00032409"/>
    <w:rsid w:val="00033C0A"/>
    <w:rsid w:val="00036033"/>
    <w:rsid w:val="00036FB8"/>
    <w:rsid w:val="00042546"/>
    <w:rsid w:val="000429F4"/>
    <w:rsid w:val="0004370E"/>
    <w:rsid w:val="00052629"/>
    <w:rsid w:val="00052E1B"/>
    <w:rsid w:val="00053B78"/>
    <w:rsid w:val="000540AC"/>
    <w:rsid w:val="000617A6"/>
    <w:rsid w:val="00062D51"/>
    <w:rsid w:val="00063C4E"/>
    <w:rsid w:val="000667E4"/>
    <w:rsid w:val="0007391E"/>
    <w:rsid w:val="00073A16"/>
    <w:rsid w:val="00073EDC"/>
    <w:rsid w:val="00076352"/>
    <w:rsid w:val="00076A41"/>
    <w:rsid w:val="000822B0"/>
    <w:rsid w:val="00090C7E"/>
    <w:rsid w:val="00090D8E"/>
    <w:rsid w:val="00096853"/>
    <w:rsid w:val="000A56FE"/>
    <w:rsid w:val="000C3F14"/>
    <w:rsid w:val="000C40F2"/>
    <w:rsid w:val="000C4896"/>
    <w:rsid w:val="000C7858"/>
    <w:rsid w:val="000D125B"/>
    <w:rsid w:val="000D5DFA"/>
    <w:rsid w:val="000E002C"/>
    <w:rsid w:val="000E1029"/>
    <w:rsid w:val="000E5CC2"/>
    <w:rsid w:val="000F0984"/>
    <w:rsid w:val="000F192B"/>
    <w:rsid w:val="000F2381"/>
    <w:rsid w:val="001124E2"/>
    <w:rsid w:val="001154C0"/>
    <w:rsid w:val="001205EA"/>
    <w:rsid w:val="001205FB"/>
    <w:rsid w:val="00121AEE"/>
    <w:rsid w:val="0013696A"/>
    <w:rsid w:val="001378A6"/>
    <w:rsid w:val="00140BDC"/>
    <w:rsid w:val="001437A6"/>
    <w:rsid w:val="001437A8"/>
    <w:rsid w:val="00143CAB"/>
    <w:rsid w:val="0014410D"/>
    <w:rsid w:val="0014513C"/>
    <w:rsid w:val="001456D0"/>
    <w:rsid w:val="00146A56"/>
    <w:rsid w:val="001548A6"/>
    <w:rsid w:val="00154DE4"/>
    <w:rsid w:val="0015575C"/>
    <w:rsid w:val="00156BC4"/>
    <w:rsid w:val="001610FB"/>
    <w:rsid w:val="001721F7"/>
    <w:rsid w:val="001767AA"/>
    <w:rsid w:val="001811FC"/>
    <w:rsid w:val="001840E2"/>
    <w:rsid w:val="00193508"/>
    <w:rsid w:val="00193A84"/>
    <w:rsid w:val="00195286"/>
    <w:rsid w:val="00195CEE"/>
    <w:rsid w:val="00197A6D"/>
    <w:rsid w:val="001A06E9"/>
    <w:rsid w:val="001A209E"/>
    <w:rsid w:val="001A37BB"/>
    <w:rsid w:val="001A4305"/>
    <w:rsid w:val="001A473F"/>
    <w:rsid w:val="001A4F0F"/>
    <w:rsid w:val="001A63E3"/>
    <w:rsid w:val="001B3B71"/>
    <w:rsid w:val="001B51C4"/>
    <w:rsid w:val="001B624C"/>
    <w:rsid w:val="001B6316"/>
    <w:rsid w:val="001B64B7"/>
    <w:rsid w:val="001B75CB"/>
    <w:rsid w:val="001C0466"/>
    <w:rsid w:val="001C33B9"/>
    <w:rsid w:val="001C6D8A"/>
    <w:rsid w:val="001D0360"/>
    <w:rsid w:val="001D23F2"/>
    <w:rsid w:val="001D2680"/>
    <w:rsid w:val="001D5F2A"/>
    <w:rsid w:val="001D697B"/>
    <w:rsid w:val="001D6A03"/>
    <w:rsid w:val="001D7B9F"/>
    <w:rsid w:val="001E16C4"/>
    <w:rsid w:val="001F01F5"/>
    <w:rsid w:val="001F57BA"/>
    <w:rsid w:val="00205211"/>
    <w:rsid w:val="00216EC0"/>
    <w:rsid w:val="00217B8A"/>
    <w:rsid w:val="00220BA3"/>
    <w:rsid w:val="0022201E"/>
    <w:rsid w:val="0022477B"/>
    <w:rsid w:val="002251AC"/>
    <w:rsid w:val="002273B3"/>
    <w:rsid w:val="002278B9"/>
    <w:rsid w:val="002361CC"/>
    <w:rsid w:val="00236683"/>
    <w:rsid w:val="00243BCE"/>
    <w:rsid w:val="002528C6"/>
    <w:rsid w:val="0025686E"/>
    <w:rsid w:val="0026235F"/>
    <w:rsid w:val="0026272A"/>
    <w:rsid w:val="00265F89"/>
    <w:rsid w:val="00266972"/>
    <w:rsid w:val="00274F75"/>
    <w:rsid w:val="00275C5A"/>
    <w:rsid w:val="00276870"/>
    <w:rsid w:val="00277743"/>
    <w:rsid w:val="00280F51"/>
    <w:rsid w:val="002812A1"/>
    <w:rsid w:val="0028157D"/>
    <w:rsid w:val="00282050"/>
    <w:rsid w:val="00283063"/>
    <w:rsid w:val="002863CF"/>
    <w:rsid w:val="00293929"/>
    <w:rsid w:val="002950A0"/>
    <w:rsid w:val="0029735D"/>
    <w:rsid w:val="002A0FDB"/>
    <w:rsid w:val="002A2A68"/>
    <w:rsid w:val="002A6427"/>
    <w:rsid w:val="002B07E9"/>
    <w:rsid w:val="002B46CB"/>
    <w:rsid w:val="002B6C72"/>
    <w:rsid w:val="002C11DD"/>
    <w:rsid w:val="002C2A26"/>
    <w:rsid w:val="002C4118"/>
    <w:rsid w:val="002C4C6D"/>
    <w:rsid w:val="002C6F33"/>
    <w:rsid w:val="002D6B0C"/>
    <w:rsid w:val="002E2A44"/>
    <w:rsid w:val="002E413E"/>
    <w:rsid w:val="002F0351"/>
    <w:rsid w:val="002F536E"/>
    <w:rsid w:val="002F5CC5"/>
    <w:rsid w:val="00302CF9"/>
    <w:rsid w:val="003035EC"/>
    <w:rsid w:val="00306306"/>
    <w:rsid w:val="00320E01"/>
    <w:rsid w:val="00321C09"/>
    <w:rsid w:val="00322E6B"/>
    <w:rsid w:val="003237D2"/>
    <w:rsid w:val="00325FF2"/>
    <w:rsid w:val="00327E86"/>
    <w:rsid w:val="00332C51"/>
    <w:rsid w:val="003347EE"/>
    <w:rsid w:val="00335F6D"/>
    <w:rsid w:val="0034109B"/>
    <w:rsid w:val="00341D6F"/>
    <w:rsid w:val="003445BA"/>
    <w:rsid w:val="003462E8"/>
    <w:rsid w:val="0034758E"/>
    <w:rsid w:val="00353B96"/>
    <w:rsid w:val="00353D68"/>
    <w:rsid w:val="0035471C"/>
    <w:rsid w:val="00355B90"/>
    <w:rsid w:val="00355DEF"/>
    <w:rsid w:val="0036346A"/>
    <w:rsid w:val="003634C0"/>
    <w:rsid w:val="00364259"/>
    <w:rsid w:val="00370A3E"/>
    <w:rsid w:val="0037348D"/>
    <w:rsid w:val="00374ED8"/>
    <w:rsid w:val="003750F6"/>
    <w:rsid w:val="00376B35"/>
    <w:rsid w:val="003771BB"/>
    <w:rsid w:val="00377647"/>
    <w:rsid w:val="003863A0"/>
    <w:rsid w:val="00386E70"/>
    <w:rsid w:val="00387BB6"/>
    <w:rsid w:val="00387D77"/>
    <w:rsid w:val="00390629"/>
    <w:rsid w:val="00391807"/>
    <w:rsid w:val="00393E08"/>
    <w:rsid w:val="0039647A"/>
    <w:rsid w:val="00397261"/>
    <w:rsid w:val="003A2137"/>
    <w:rsid w:val="003A3516"/>
    <w:rsid w:val="003A3A29"/>
    <w:rsid w:val="003B1E9E"/>
    <w:rsid w:val="003B2FF4"/>
    <w:rsid w:val="003B4151"/>
    <w:rsid w:val="003B509F"/>
    <w:rsid w:val="003C02EE"/>
    <w:rsid w:val="003C1B9A"/>
    <w:rsid w:val="003C1FC6"/>
    <w:rsid w:val="003C4232"/>
    <w:rsid w:val="003C6AE7"/>
    <w:rsid w:val="003C771C"/>
    <w:rsid w:val="003D0090"/>
    <w:rsid w:val="003D0D3B"/>
    <w:rsid w:val="003D5903"/>
    <w:rsid w:val="003E2134"/>
    <w:rsid w:val="003E262D"/>
    <w:rsid w:val="003E291A"/>
    <w:rsid w:val="003E3756"/>
    <w:rsid w:val="003E5F3B"/>
    <w:rsid w:val="003F0CD3"/>
    <w:rsid w:val="003F34B8"/>
    <w:rsid w:val="00400AE4"/>
    <w:rsid w:val="00400C40"/>
    <w:rsid w:val="00402576"/>
    <w:rsid w:val="004032B6"/>
    <w:rsid w:val="004036DC"/>
    <w:rsid w:val="0040579D"/>
    <w:rsid w:val="004068CE"/>
    <w:rsid w:val="0040750C"/>
    <w:rsid w:val="0041227D"/>
    <w:rsid w:val="00413DEF"/>
    <w:rsid w:val="00414FAB"/>
    <w:rsid w:val="004179BB"/>
    <w:rsid w:val="00421A1C"/>
    <w:rsid w:val="00425AF8"/>
    <w:rsid w:val="00425F94"/>
    <w:rsid w:val="004312F2"/>
    <w:rsid w:val="00435537"/>
    <w:rsid w:val="00435D44"/>
    <w:rsid w:val="004418A0"/>
    <w:rsid w:val="004515DC"/>
    <w:rsid w:val="0045226C"/>
    <w:rsid w:val="00456A6F"/>
    <w:rsid w:val="00460E96"/>
    <w:rsid w:val="004646D8"/>
    <w:rsid w:val="0046609B"/>
    <w:rsid w:val="00472B11"/>
    <w:rsid w:val="00477F42"/>
    <w:rsid w:val="00482B4D"/>
    <w:rsid w:val="00483E65"/>
    <w:rsid w:val="00485B34"/>
    <w:rsid w:val="00491748"/>
    <w:rsid w:val="004A03AA"/>
    <w:rsid w:val="004A2520"/>
    <w:rsid w:val="004A2DAA"/>
    <w:rsid w:val="004A3FF8"/>
    <w:rsid w:val="004A552A"/>
    <w:rsid w:val="004A5EDE"/>
    <w:rsid w:val="004A6C1D"/>
    <w:rsid w:val="004A730C"/>
    <w:rsid w:val="004B03DB"/>
    <w:rsid w:val="004B0459"/>
    <w:rsid w:val="004B5956"/>
    <w:rsid w:val="004B7A06"/>
    <w:rsid w:val="004C3997"/>
    <w:rsid w:val="004D16C1"/>
    <w:rsid w:val="004D2333"/>
    <w:rsid w:val="004D24E7"/>
    <w:rsid w:val="004D3B21"/>
    <w:rsid w:val="004D4068"/>
    <w:rsid w:val="004D486F"/>
    <w:rsid w:val="004D4929"/>
    <w:rsid w:val="004D61C2"/>
    <w:rsid w:val="004D65EE"/>
    <w:rsid w:val="004D6824"/>
    <w:rsid w:val="004E74D2"/>
    <w:rsid w:val="004F67BB"/>
    <w:rsid w:val="004F67FA"/>
    <w:rsid w:val="004F7350"/>
    <w:rsid w:val="004F7C39"/>
    <w:rsid w:val="005020B0"/>
    <w:rsid w:val="00510B43"/>
    <w:rsid w:val="00511B03"/>
    <w:rsid w:val="0051217C"/>
    <w:rsid w:val="00513744"/>
    <w:rsid w:val="00514081"/>
    <w:rsid w:val="0051641D"/>
    <w:rsid w:val="005237F5"/>
    <w:rsid w:val="005243EF"/>
    <w:rsid w:val="005249B1"/>
    <w:rsid w:val="00527A76"/>
    <w:rsid w:val="005356BD"/>
    <w:rsid w:val="00535AB0"/>
    <w:rsid w:val="005411FD"/>
    <w:rsid w:val="00543D0A"/>
    <w:rsid w:val="00546C66"/>
    <w:rsid w:val="00555316"/>
    <w:rsid w:val="00555369"/>
    <w:rsid w:val="005576F3"/>
    <w:rsid w:val="00560EEA"/>
    <w:rsid w:val="005633C4"/>
    <w:rsid w:val="00567225"/>
    <w:rsid w:val="00571046"/>
    <w:rsid w:val="00574894"/>
    <w:rsid w:val="0057578A"/>
    <w:rsid w:val="00575CB9"/>
    <w:rsid w:val="00580DC7"/>
    <w:rsid w:val="00581146"/>
    <w:rsid w:val="0058144C"/>
    <w:rsid w:val="00581954"/>
    <w:rsid w:val="0058716C"/>
    <w:rsid w:val="005951E0"/>
    <w:rsid w:val="00595A25"/>
    <w:rsid w:val="00597F15"/>
    <w:rsid w:val="005A65E8"/>
    <w:rsid w:val="005A6937"/>
    <w:rsid w:val="005B5712"/>
    <w:rsid w:val="005C20E6"/>
    <w:rsid w:val="005C24CF"/>
    <w:rsid w:val="005C342E"/>
    <w:rsid w:val="005D489B"/>
    <w:rsid w:val="005E21E1"/>
    <w:rsid w:val="005E3ABC"/>
    <w:rsid w:val="005F0C2D"/>
    <w:rsid w:val="005F21A2"/>
    <w:rsid w:val="005F6643"/>
    <w:rsid w:val="005F667E"/>
    <w:rsid w:val="00601537"/>
    <w:rsid w:val="00601A96"/>
    <w:rsid w:val="006056DF"/>
    <w:rsid w:val="006074C7"/>
    <w:rsid w:val="00607FC2"/>
    <w:rsid w:val="0061196C"/>
    <w:rsid w:val="00617A61"/>
    <w:rsid w:val="00620A43"/>
    <w:rsid w:val="00621400"/>
    <w:rsid w:val="00621539"/>
    <w:rsid w:val="006221EA"/>
    <w:rsid w:val="006233C0"/>
    <w:rsid w:val="00642EDA"/>
    <w:rsid w:val="00644E54"/>
    <w:rsid w:val="006478E5"/>
    <w:rsid w:val="006533F4"/>
    <w:rsid w:val="006548F8"/>
    <w:rsid w:val="00655406"/>
    <w:rsid w:val="00656E0E"/>
    <w:rsid w:val="00657D89"/>
    <w:rsid w:val="00662D1B"/>
    <w:rsid w:val="00664383"/>
    <w:rsid w:val="006645F8"/>
    <w:rsid w:val="0066597F"/>
    <w:rsid w:val="00665F2B"/>
    <w:rsid w:val="00667FBD"/>
    <w:rsid w:val="006708EC"/>
    <w:rsid w:val="00671164"/>
    <w:rsid w:val="006776B2"/>
    <w:rsid w:val="00680645"/>
    <w:rsid w:val="00680A25"/>
    <w:rsid w:val="0068218C"/>
    <w:rsid w:val="006843A4"/>
    <w:rsid w:val="00684404"/>
    <w:rsid w:val="00687B48"/>
    <w:rsid w:val="00690B12"/>
    <w:rsid w:val="00691096"/>
    <w:rsid w:val="0069225C"/>
    <w:rsid w:val="00694246"/>
    <w:rsid w:val="00694EDE"/>
    <w:rsid w:val="00695567"/>
    <w:rsid w:val="00697C93"/>
    <w:rsid w:val="006A0167"/>
    <w:rsid w:val="006A513D"/>
    <w:rsid w:val="006A61EF"/>
    <w:rsid w:val="006B1A2B"/>
    <w:rsid w:val="006B1CEB"/>
    <w:rsid w:val="006B2D0C"/>
    <w:rsid w:val="006B2D20"/>
    <w:rsid w:val="006B3C85"/>
    <w:rsid w:val="006B5AF7"/>
    <w:rsid w:val="006B5F9F"/>
    <w:rsid w:val="006B6386"/>
    <w:rsid w:val="006C348A"/>
    <w:rsid w:val="006C4D7D"/>
    <w:rsid w:val="006C6BF3"/>
    <w:rsid w:val="006C7AC4"/>
    <w:rsid w:val="006D0585"/>
    <w:rsid w:val="006E09B3"/>
    <w:rsid w:val="006E41D0"/>
    <w:rsid w:val="006E503D"/>
    <w:rsid w:val="006E6D31"/>
    <w:rsid w:val="006F197C"/>
    <w:rsid w:val="006F4D62"/>
    <w:rsid w:val="006F5D33"/>
    <w:rsid w:val="006F66D4"/>
    <w:rsid w:val="00701C7C"/>
    <w:rsid w:val="00701DC5"/>
    <w:rsid w:val="00707601"/>
    <w:rsid w:val="007125BE"/>
    <w:rsid w:val="00721000"/>
    <w:rsid w:val="00721658"/>
    <w:rsid w:val="00722448"/>
    <w:rsid w:val="00725744"/>
    <w:rsid w:val="00732174"/>
    <w:rsid w:val="007340E4"/>
    <w:rsid w:val="00737C88"/>
    <w:rsid w:val="0074183F"/>
    <w:rsid w:val="0074338C"/>
    <w:rsid w:val="00744322"/>
    <w:rsid w:val="0074752E"/>
    <w:rsid w:val="00747ED8"/>
    <w:rsid w:val="007504C8"/>
    <w:rsid w:val="00752594"/>
    <w:rsid w:val="00753914"/>
    <w:rsid w:val="007539E3"/>
    <w:rsid w:val="0075455D"/>
    <w:rsid w:val="007549A2"/>
    <w:rsid w:val="00775A20"/>
    <w:rsid w:val="00781F15"/>
    <w:rsid w:val="00782247"/>
    <w:rsid w:val="00783548"/>
    <w:rsid w:val="00784D32"/>
    <w:rsid w:val="00786648"/>
    <w:rsid w:val="00786D49"/>
    <w:rsid w:val="00790991"/>
    <w:rsid w:val="0079271C"/>
    <w:rsid w:val="00793554"/>
    <w:rsid w:val="00794F39"/>
    <w:rsid w:val="007956D6"/>
    <w:rsid w:val="007A0E24"/>
    <w:rsid w:val="007A2118"/>
    <w:rsid w:val="007A3A1F"/>
    <w:rsid w:val="007A7287"/>
    <w:rsid w:val="007B13FD"/>
    <w:rsid w:val="007B2F08"/>
    <w:rsid w:val="007B51DE"/>
    <w:rsid w:val="007B79B8"/>
    <w:rsid w:val="007C02B4"/>
    <w:rsid w:val="007C073C"/>
    <w:rsid w:val="007C1755"/>
    <w:rsid w:val="007D1B82"/>
    <w:rsid w:val="007D3085"/>
    <w:rsid w:val="007D7F89"/>
    <w:rsid w:val="007E1A9D"/>
    <w:rsid w:val="007E4B5E"/>
    <w:rsid w:val="007E79ED"/>
    <w:rsid w:val="007F17AF"/>
    <w:rsid w:val="007F390E"/>
    <w:rsid w:val="007F3E53"/>
    <w:rsid w:val="007F5014"/>
    <w:rsid w:val="00800074"/>
    <w:rsid w:val="008028AA"/>
    <w:rsid w:val="00802E70"/>
    <w:rsid w:val="008107D7"/>
    <w:rsid w:val="008209E0"/>
    <w:rsid w:val="00823AD3"/>
    <w:rsid w:val="00823C2F"/>
    <w:rsid w:val="008249DE"/>
    <w:rsid w:val="0082731B"/>
    <w:rsid w:val="008338EE"/>
    <w:rsid w:val="00834BDC"/>
    <w:rsid w:val="00837DC9"/>
    <w:rsid w:val="00841926"/>
    <w:rsid w:val="008438B5"/>
    <w:rsid w:val="00844409"/>
    <w:rsid w:val="008444E6"/>
    <w:rsid w:val="008458DF"/>
    <w:rsid w:val="00846CBD"/>
    <w:rsid w:val="00850B1A"/>
    <w:rsid w:val="00851BFF"/>
    <w:rsid w:val="008528B3"/>
    <w:rsid w:val="0085340F"/>
    <w:rsid w:val="008553CF"/>
    <w:rsid w:val="00855911"/>
    <w:rsid w:val="0085785E"/>
    <w:rsid w:val="00862F6F"/>
    <w:rsid w:val="00863106"/>
    <w:rsid w:val="00865447"/>
    <w:rsid w:val="00875789"/>
    <w:rsid w:val="0087681D"/>
    <w:rsid w:val="00885DFD"/>
    <w:rsid w:val="00886945"/>
    <w:rsid w:val="00896204"/>
    <w:rsid w:val="00896980"/>
    <w:rsid w:val="008A031C"/>
    <w:rsid w:val="008A409B"/>
    <w:rsid w:val="008A44E2"/>
    <w:rsid w:val="008B04FF"/>
    <w:rsid w:val="008B1495"/>
    <w:rsid w:val="008B2198"/>
    <w:rsid w:val="008B5B19"/>
    <w:rsid w:val="008B5C3C"/>
    <w:rsid w:val="008C17B1"/>
    <w:rsid w:val="008C1F9C"/>
    <w:rsid w:val="008C4815"/>
    <w:rsid w:val="008C66CB"/>
    <w:rsid w:val="008D2E12"/>
    <w:rsid w:val="008E0934"/>
    <w:rsid w:val="008E10F5"/>
    <w:rsid w:val="008E2493"/>
    <w:rsid w:val="008E341B"/>
    <w:rsid w:val="008E3C91"/>
    <w:rsid w:val="008E5AA3"/>
    <w:rsid w:val="008F0D85"/>
    <w:rsid w:val="009017D5"/>
    <w:rsid w:val="00902362"/>
    <w:rsid w:val="00904987"/>
    <w:rsid w:val="00904C46"/>
    <w:rsid w:val="00905938"/>
    <w:rsid w:val="00922268"/>
    <w:rsid w:val="00923C61"/>
    <w:rsid w:val="009320A8"/>
    <w:rsid w:val="009324A9"/>
    <w:rsid w:val="00933548"/>
    <w:rsid w:val="00934281"/>
    <w:rsid w:val="00940ACE"/>
    <w:rsid w:val="00942384"/>
    <w:rsid w:val="009446EA"/>
    <w:rsid w:val="00945904"/>
    <w:rsid w:val="0095577C"/>
    <w:rsid w:val="009642B9"/>
    <w:rsid w:val="00964F76"/>
    <w:rsid w:val="00965D62"/>
    <w:rsid w:val="00966E43"/>
    <w:rsid w:val="009755E5"/>
    <w:rsid w:val="009776D7"/>
    <w:rsid w:val="0097770B"/>
    <w:rsid w:val="00983413"/>
    <w:rsid w:val="00985138"/>
    <w:rsid w:val="00986D5F"/>
    <w:rsid w:val="00993675"/>
    <w:rsid w:val="00994551"/>
    <w:rsid w:val="00995582"/>
    <w:rsid w:val="009A09B4"/>
    <w:rsid w:val="009A1658"/>
    <w:rsid w:val="009A1D5F"/>
    <w:rsid w:val="009A29E2"/>
    <w:rsid w:val="009A694F"/>
    <w:rsid w:val="009B4827"/>
    <w:rsid w:val="009B4A76"/>
    <w:rsid w:val="009B762A"/>
    <w:rsid w:val="009C2728"/>
    <w:rsid w:val="009C72B6"/>
    <w:rsid w:val="009D162C"/>
    <w:rsid w:val="009D260C"/>
    <w:rsid w:val="009D61ED"/>
    <w:rsid w:val="009E2B73"/>
    <w:rsid w:val="009E5D1F"/>
    <w:rsid w:val="009E7610"/>
    <w:rsid w:val="009F3C94"/>
    <w:rsid w:val="009F4AEB"/>
    <w:rsid w:val="009F5145"/>
    <w:rsid w:val="009F7A2F"/>
    <w:rsid w:val="00A02F34"/>
    <w:rsid w:val="00A054BE"/>
    <w:rsid w:val="00A06EC5"/>
    <w:rsid w:val="00A11474"/>
    <w:rsid w:val="00A12D60"/>
    <w:rsid w:val="00A15B5E"/>
    <w:rsid w:val="00A17218"/>
    <w:rsid w:val="00A17C5F"/>
    <w:rsid w:val="00A20626"/>
    <w:rsid w:val="00A22B11"/>
    <w:rsid w:val="00A24AC4"/>
    <w:rsid w:val="00A2551B"/>
    <w:rsid w:val="00A2572F"/>
    <w:rsid w:val="00A26B81"/>
    <w:rsid w:val="00A27581"/>
    <w:rsid w:val="00A34B4B"/>
    <w:rsid w:val="00A351B1"/>
    <w:rsid w:val="00A40ADB"/>
    <w:rsid w:val="00A41C30"/>
    <w:rsid w:val="00A430F7"/>
    <w:rsid w:val="00A5144F"/>
    <w:rsid w:val="00A52FDF"/>
    <w:rsid w:val="00A5472B"/>
    <w:rsid w:val="00A55E00"/>
    <w:rsid w:val="00A56947"/>
    <w:rsid w:val="00A57476"/>
    <w:rsid w:val="00A57F6F"/>
    <w:rsid w:val="00A665BD"/>
    <w:rsid w:val="00A6796F"/>
    <w:rsid w:val="00A67D87"/>
    <w:rsid w:val="00A71C57"/>
    <w:rsid w:val="00A7409A"/>
    <w:rsid w:val="00A80717"/>
    <w:rsid w:val="00A81680"/>
    <w:rsid w:val="00A83D8B"/>
    <w:rsid w:val="00A8449E"/>
    <w:rsid w:val="00A85C64"/>
    <w:rsid w:val="00A901F2"/>
    <w:rsid w:val="00A91A1F"/>
    <w:rsid w:val="00AA0CBE"/>
    <w:rsid w:val="00AA49CB"/>
    <w:rsid w:val="00AA5DA5"/>
    <w:rsid w:val="00AB1FDD"/>
    <w:rsid w:val="00AB4963"/>
    <w:rsid w:val="00AC6122"/>
    <w:rsid w:val="00AD0C7C"/>
    <w:rsid w:val="00AD2D94"/>
    <w:rsid w:val="00AD502F"/>
    <w:rsid w:val="00AD71C6"/>
    <w:rsid w:val="00AD73EC"/>
    <w:rsid w:val="00AE114D"/>
    <w:rsid w:val="00AE12F4"/>
    <w:rsid w:val="00AE43DD"/>
    <w:rsid w:val="00AF1AE8"/>
    <w:rsid w:val="00B03E04"/>
    <w:rsid w:val="00B137AA"/>
    <w:rsid w:val="00B154FF"/>
    <w:rsid w:val="00B20BAB"/>
    <w:rsid w:val="00B21E97"/>
    <w:rsid w:val="00B26547"/>
    <w:rsid w:val="00B26F0A"/>
    <w:rsid w:val="00B27D83"/>
    <w:rsid w:val="00B30456"/>
    <w:rsid w:val="00B312E5"/>
    <w:rsid w:val="00B324E2"/>
    <w:rsid w:val="00B32816"/>
    <w:rsid w:val="00B3655C"/>
    <w:rsid w:val="00B44470"/>
    <w:rsid w:val="00B47585"/>
    <w:rsid w:val="00B506E4"/>
    <w:rsid w:val="00B55D99"/>
    <w:rsid w:val="00B5682F"/>
    <w:rsid w:val="00B578CF"/>
    <w:rsid w:val="00B57976"/>
    <w:rsid w:val="00B602D7"/>
    <w:rsid w:val="00B63316"/>
    <w:rsid w:val="00B66A0D"/>
    <w:rsid w:val="00B80951"/>
    <w:rsid w:val="00B80CE1"/>
    <w:rsid w:val="00B83B51"/>
    <w:rsid w:val="00B846C3"/>
    <w:rsid w:val="00B87CFC"/>
    <w:rsid w:val="00B93D53"/>
    <w:rsid w:val="00B94DC4"/>
    <w:rsid w:val="00B972E5"/>
    <w:rsid w:val="00BA5287"/>
    <w:rsid w:val="00BB0169"/>
    <w:rsid w:val="00BB5963"/>
    <w:rsid w:val="00BC5200"/>
    <w:rsid w:val="00BD05E7"/>
    <w:rsid w:val="00BD4568"/>
    <w:rsid w:val="00BD4A0C"/>
    <w:rsid w:val="00BD4FC0"/>
    <w:rsid w:val="00BD501D"/>
    <w:rsid w:val="00BD6BCE"/>
    <w:rsid w:val="00BD7A8C"/>
    <w:rsid w:val="00BE29FB"/>
    <w:rsid w:val="00BE2EF2"/>
    <w:rsid w:val="00BE3EB0"/>
    <w:rsid w:val="00BE6711"/>
    <w:rsid w:val="00BE7602"/>
    <w:rsid w:val="00BF4631"/>
    <w:rsid w:val="00BF516D"/>
    <w:rsid w:val="00C00B39"/>
    <w:rsid w:val="00C0250B"/>
    <w:rsid w:val="00C0302D"/>
    <w:rsid w:val="00C07034"/>
    <w:rsid w:val="00C1090B"/>
    <w:rsid w:val="00C1121E"/>
    <w:rsid w:val="00C11327"/>
    <w:rsid w:val="00C22547"/>
    <w:rsid w:val="00C2367D"/>
    <w:rsid w:val="00C243C1"/>
    <w:rsid w:val="00C26DC2"/>
    <w:rsid w:val="00C27637"/>
    <w:rsid w:val="00C277C1"/>
    <w:rsid w:val="00C30A77"/>
    <w:rsid w:val="00C342FA"/>
    <w:rsid w:val="00C36D19"/>
    <w:rsid w:val="00C373C7"/>
    <w:rsid w:val="00C4019B"/>
    <w:rsid w:val="00C407B4"/>
    <w:rsid w:val="00C4292A"/>
    <w:rsid w:val="00C42E9D"/>
    <w:rsid w:val="00C43293"/>
    <w:rsid w:val="00C43FC9"/>
    <w:rsid w:val="00C450AB"/>
    <w:rsid w:val="00C46AF1"/>
    <w:rsid w:val="00C46D95"/>
    <w:rsid w:val="00C503B1"/>
    <w:rsid w:val="00C5099D"/>
    <w:rsid w:val="00C50C68"/>
    <w:rsid w:val="00C5789F"/>
    <w:rsid w:val="00C61A84"/>
    <w:rsid w:val="00C70F6A"/>
    <w:rsid w:val="00C74494"/>
    <w:rsid w:val="00C74729"/>
    <w:rsid w:val="00C81C79"/>
    <w:rsid w:val="00C8474E"/>
    <w:rsid w:val="00C84BCB"/>
    <w:rsid w:val="00C8726F"/>
    <w:rsid w:val="00C95C30"/>
    <w:rsid w:val="00CA0BF7"/>
    <w:rsid w:val="00CA4B04"/>
    <w:rsid w:val="00CA7BE5"/>
    <w:rsid w:val="00CB55F9"/>
    <w:rsid w:val="00CB6342"/>
    <w:rsid w:val="00CC19BD"/>
    <w:rsid w:val="00CC1BDC"/>
    <w:rsid w:val="00CC477F"/>
    <w:rsid w:val="00CC5B61"/>
    <w:rsid w:val="00CC6088"/>
    <w:rsid w:val="00CC6314"/>
    <w:rsid w:val="00CC76B5"/>
    <w:rsid w:val="00CD0D6A"/>
    <w:rsid w:val="00CD3556"/>
    <w:rsid w:val="00CE0B3D"/>
    <w:rsid w:val="00CE0BDB"/>
    <w:rsid w:val="00CE0FC4"/>
    <w:rsid w:val="00CE29D1"/>
    <w:rsid w:val="00CE2C26"/>
    <w:rsid w:val="00CE7AC1"/>
    <w:rsid w:val="00CF2053"/>
    <w:rsid w:val="00CF2EC1"/>
    <w:rsid w:val="00CF3285"/>
    <w:rsid w:val="00D04E98"/>
    <w:rsid w:val="00D107B5"/>
    <w:rsid w:val="00D1170B"/>
    <w:rsid w:val="00D13664"/>
    <w:rsid w:val="00D21354"/>
    <w:rsid w:val="00D23A38"/>
    <w:rsid w:val="00D23EAF"/>
    <w:rsid w:val="00D3099D"/>
    <w:rsid w:val="00D319AF"/>
    <w:rsid w:val="00D31AB8"/>
    <w:rsid w:val="00D37B73"/>
    <w:rsid w:val="00D40EAC"/>
    <w:rsid w:val="00D41535"/>
    <w:rsid w:val="00D42A7E"/>
    <w:rsid w:val="00D44ABE"/>
    <w:rsid w:val="00D4551D"/>
    <w:rsid w:val="00D47A45"/>
    <w:rsid w:val="00D47B0F"/>
    <w:rsid w:val="00D53661"/>
    <w:rsid w:val="00D5390A"/>
    <w:rsid w:val="00D56D3A"/>
    <w:rsid w:val="00D61807"/>
    <w:rsid w:val="00D6533F"/>
    <w:rsid w:val="00D701EC"/>
    <w:rsid w:val="00D70C5C"/>
    <w:rsid w:val="00D714C7"/>
    <w:rsid w:val="00D7566D"/>
    <w:rsid w:val="00D84568"/>
    <w:rsid w:val="00D847C1"/>
    <w:rsid w:val="00D8656C"/>
    <w:rsid w:val="00D874C6"/>
    <w:rsid w:val="00D90BD6"/>
    <w:rsid w:val="00D90CA8"/>
    <w:rsid w:val="00D91F0B"/>
    <w:rsid w:val="00D93A0E"/>
    <w:rsid w:val="00D94FF9"/>
    <w:rsid w:val="00D9548D"/>
    <w:rsid w:val="00D97134"/>
    <w:rsid w:val="00D97DDA"/>
    <w:rsid w:val="00DA1082"/>
    <w:rsid w:val="00DA4C66"/>
    <w:rsid w:val="00DA4E3C"/>
    <w:rsid w:val="00DA4FC8"/>
    <w:rsid w:val="00DA52F7"/>
    <w:rsid w:val="00DA7334"/>
    <w:rsid w:val="00DB109C"/>
    <w:rsid w:val="00DB132D"/>
    <w:rsid w:val="00DB2D60"/>
    <w:rsid w:val="00DB3F61"/>
    <w:rsid w:val="00DB44E2"/>
    <w:rsid w:val="00DC6E7C"/>
    <w:rsid w:val="00DC79F0"/>
    <w:rsid w:val="00DD1905"/>
    <w:rsid w:val="00DD1DEB"/>
    <w:rsid w:val="00DD6403"/>
    <w:rsid w:val="00DE193B"/>
    <w:rsid w:val="00DE2894"/>
    <w:rsid w:val="00DE3C2F"/>
    <w:rsid w:val="00DE40FC"/>
    <w:rsid w:val="00DF5B60"/>
    <w:rsid w:val="00DF6315"/>
    <w:rsid w:val="00DF7031"/>
    <w:rsid w:val="00E03D23"/>
    <w:rsid w:val="00E04445"/>
    <w:rsid w:val="00E050E0"/>
    <w:rsid w:val="00E1201E"/>
    <w:rsid w:val="00E15058"/>
    <w:rsid w:val="00E16CA3"/>
    <w:rsid w:val="00E17A88"/>
    <w:rsid w:val="00E2288A"/>
    <w:rsid w:val="00E22AD1"/>
    <w:rsid w:val="00E22E49"/>
    <w:rsid w:val="00E26768"/>
    <w:rsid w:val="00E26B81"/>
    <w:rsid w:val="00E26F5F"/>
    <w:rsid w:val="00E276C2"/>
    <w:rsid w:val="00E304EB"/>
    <w:rsid w:val="00E32A52"/>
    <w:rsid w:val="00E40670"/>
    <w:rsid w:val="00E424B9"/>
    <w:rsid w:val="00E553E7"/>
    <w:rsid w:val="00E57841"/>
    <w:rsid w:val="00E63075"/>
    <w:rsid w:val="00E634CE"/>
    <w:rsid w:val="00E63BC3"/>
    <w:rsid w:val="00E70839"/>
    <w:rsid w:val="00E710A2"/>
    <w:rsid w:val="00E71A35"/>
    <w:rsid w:val="00E77C2F"/>
    <w:rsid w:val="00E82282"/>
    <w:rsid w:val="00E8285A"/>
    <w:rsid w:val="00E8296A"/>
    <w:rsid w:val="00E829F8"/>
    <w:rsid w:val="00E851F5"/>
    <w:rsid w:val="00E92088"/>
    <w:rsid w:val="00E93DF3"/>
    <w:rsid w:val="00E97F81"/>
    <w:rsid w:val="00EA09D5"/>
    <w:rsid w:val="00EA0EF3"/>
    <w:rsid w:val="00EA2C59"/>
    <w:rsid w:val="00EA671F"/>
    <w:rsid w:val="00EA67B1"/>
    <w:rsid w:val="00EA6EA0"/>
    <w:rsid w:val="00EA75FF"/>
    <w:rsid w:val="00EB3B79"/>
    <w:rsid w:val="00EB46E7"/>
    <w:rsid w:val="00EB6901"/>
    <w:rsid w:val="00EB6B35"/>
    <w:rsid w:val="00EB6B56"/>
    <w:rsid w:val="00EC1019"/>
    <w:rsid w:val="00EC47B4"/>
    <w:rsid w:val="00EC767E"/>
    <w:rsid w:val="00ED188A"/>
    <w:rsid w:val="00ED26F3"/>
    <w:rsid w:val="00ED5985"/>
    <w:rsid w:val="00EE1A37"/>
    <w:rsid w:val="00EE489F"/>
    <w:rsid w:val="00EE622C"/>
    <w:rsid w:val="00EF062B"/>
    <w:rsid w:val="00F0578A"/>
    <w:rsid w:val="00F07C6E"/>
    <w:rsid w:val="00F103DB"/>
    <w:rsid w:val="00F12703"/>
    <w:rsid w:val="00F14EB0"/>
    <w:rsid w:val="00F163FE"/>
    <w:rsid w:val="00F167D3"/>
    <w:rsid w:val="00F2279B"/>
    <w:rsid w:val="00F22DBA"/>
    <w:rsid w:val="00F22F42"/>
    <w:rsid w:val="00F230C8"/>
    <w:rsid w:val="00F2490B"/>
    <w:rsid w:val="00F25BB6"/>
    <w:rsid w:val="00F271C5"/>
    <w:rsid w:val="00F35023"/>
    <w:rsid w:val="00F3548F"/>
    <w:rsid w:val="00F42006"/>
    <w:rsid w:val="00F452E1"/>
    <w:rsid w:val="00F46848"/>
    <w:rsid w:val="00F51900"/>
    <w:rsid w:val="00F51C87"/>
    <w:rsid w:val="00F52585"/>
    <w:rsid w:val="00F52F1C"/>
    <w:rsid w:val="00F55172"/>
    <w:rsid w:val="00F567C0"/>
    <w:rsid w:val="00F569A5"/>
    <w:rsid w:val="00F57A12"/>
    <w:rsid w:val="00F60DD7"/>
    <w:rsid w:val="00F64A3C"/>
    <w:rsid w:val="00F671A1"/>
    <w:rsid w:val="00F6769F"/>
    <w:rsid w:val="00F759FC"/>
    <w:rsid w:val="00F800E0"/>
    <w:rsid w:val="00F8333D"/>
    <w:rsid w:val="00F85FEF"/>
    <w:rsid w:val="00F878FD"/>
    <w:rsid w:val="00F9730E"/>
    <w:rsid w:val="00FA0A74"/>
    <w:rsid w:val="00FA5174"/>
    <w:rsid w:val="00FA5970"/>
    <w:rsid w:val="00FA654A"/>
    <w:rsid w:val="00FA79C6"/>
    <w:rsid w:val="00FB2FAE"/>
    <w:rsid w:val="00FB721F"/>
    <w:rsid w:val="00FB7B36"/>
    <w:rsid w:val="00FB7FE9"/>
    <w:rsid w:val="00FC503E"/>
    <w:rsid w:val="00FC73EC"/>
    <w:rsid w:val="00FC7A73"/>
    <w:rsid w:val="00FD11DA"/>
    <w:rsid w:val="00FD1860"/>
    <w:rsid w:val="00FD2D21"/>
    <w:rsid w:val="00FE66A5"/>
    <w:rsid w:val="00FF17FE"/>
    <w:rsid w:val="00FF2021"/>
    <w:rsid w:val="00FF30BB"/>
    <w:rsid w:val="00FF5C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DB55F4"/>
  <w15:chartTrackingRefBased/>
  <w15:docId w15:val="{B0CDBA9D-49A7-2746-B17B-DBAD12B8FE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 w:qFormat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autoRedefine/>
    <w:uiPriority w:val="99"/>
    <w:unhideWhenUsed/>
    <w:qFormat/>
    <w:rsid w:val="00D61807"/>
    <w:rPr>
      <w:rFonts w:ascii="宋体" w:eastAsia="宋体"/>
      <w:sz w:val="20"/>
      <w:szCs w:val="26"/>
    </w:rPr>
  </w:style>
  <w:style w:type="character" w:customStyle="1" w:styleId="a4">
    <w:name w:val="批注框文本 字符"/>
    <w:basedOn w:val="a0"/>
    <w:link w:val="a3"/>
    <w:uiPriority w:val="99"/>
    <w:rsid w:val="00D61807"/>
    <w:rPr>
      <w:rFonts w:ascii="宋体" w:eastAsia="宋体"/>
      <w:sz w:val="20"/>
      <w:szCs w:val="26"/>
    </w:rPr>
  </w:style>
  <w:style w:type="paragraph" w:customStyle="1" w:styleId="1">
    <w:name w:val="样式1"/>
    <w:basedOn w:val="a"/>
    <w:qFormat/>
    <w:rsid w:val="009F7A2F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85785E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5785E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rsid w:val="0085785E"/>
    <w:pPr>
      <w:jc w:val="left"/>
    </w:pPr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rsid w:val="0085785E"/>
    <w:rPr>
      <w:rFonts w:ascii="等线" w:eastAsia="等线" w:hAnsi="等线"/>
      <w:sz w:val="20"/>
    </w:rPr>
  </w:style>
  <w:style w:type="table" w:styleId="a5">
    <w:name w:val="Table Grid"/>
    <w:basedOn w:val="a1"/>
    <w:uiPriority w:val="39"/>
    <w:unhideWhenUsed/>
    <w:rsid w:val="007A0E2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line number"/>
    <w:basedOn w:val="a0"/>
    <w:uiPriority w:val="99"/>
    <w:semiHidden/>
    <w:unhideWhenUsed/>
    <w:rsid w:val="0028157D"/>
  </w:style>
  <w:style w:type="character" w:styleId="a7">
    <w:name w:val="annotation reference"/>
    <w:basedOn w:val="a0"/>
    <w:uiPriority w:val="99"/>
    <w:semiHidden/>
    <w:unhideWhenUsed/>
    <w:rsid w:val="00642EDA"/>
    <w:rPr>
      <w:sz w:val="16"/>
      <w:szCs w:val="16"/>
    </w:rPr>
  </w:style>
  <w:style w:type="paragraph" w:styleId="a8">
    <w:name w:val="annotation text"/>
    <w:basedOn w:val="a"/>
    <w:link w:val="a9"/>
    <w:uiPriority w:val="99"/>
    <w:semiHidden/>
    <w:unhideWhenUsed/>
    <w:rsid w:val="00642EDA"/>
    <w:pPr>
      <w:widowControl/>
      <w:jc w:val="left"/>
    </w:pPr>
    <w:rPr>
      <w:kern w:val="0"/>
      <w:sz w:val="20"/>
      <w:szCs w:val="20"/>
    </w:rPr>
  </w:style>
  <w:style w:type="character" w:customStyle="1" w:styleId="a9">
    <w:name w:val="批注文字 字符"/>
    <w:basedOn w:val="a0"/>
    <w:link w:val="a8"/>
    <w:uiPriority w:val="99"/>
    <w:semiHidden/>
    <w:rsid w:val="00642EDA"/>
    <w:rPr>
      <w:kern w:val="0"/>
      <w:sz w:val="20"/>
      <w:szCs w:val="20"/>
    </w:rPr>
  </w:style>
  <w:style w:type="paragraph" w:styleId="aa">
    <w:name w:val="header"/>
    <w:basedOn w:val="a"/>
    <w:link w:val="ab"/>
    <w:uiPriority w:val="99"/>
    <w:unhideWhenUsed/>
    <w:rsid w:val="005A65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页眉 字符"/>
    <w:basedOn w:val="a0"/>
    <w:link w:val="aa"/>
    <w:uiPriority w:val="99"/>
    <w:rsid w:val="005A65E8"/>
    <w:rPr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5A65E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d">
    <w:name w:val="页脚 字符"/>
    <w:basedOn w:val="a0"/>
    <w:link w:val="ac"/>
    <w:uiPriority w:val="99"/>
    <w:rsid w:val="005A65E8"/>
    <w:rPr>
      <w:sz w:val="18"/>
      <w:szCs w:val="18"/>
    </w:rPr>
  </w:style>
  <w:style w:type="paragraph" w:styleId="ae">
    <w:name w:val="Revision"/>
    <w:hidden/>
    <w:uiPriority w:val="99"/>
    <w:semiHidden/>
    <w:rsid w:val="00A71C57"/>
  </w:style>
  <w:style w:type="character" w:styleId="af">
    <w:name w:val="page number"/>
    <w:basedOn w:val="a0"/>
    <w:uiPriority w:val="99"/>
    <w:semiHidden/>
    <w:unhideWhenUsed/>
    <w:rsid w:val="008A44E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07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3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2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4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9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39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9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0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8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5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2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03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2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22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3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3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33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31D9B1A-C31B-9945-B0B3-DFBC550E2C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1</TotalTime>
  <Pages>6</Pages>
  <Words>2787</Words>
  <Characters>15890</Characters>
  <Application>Microsoft Office Word</Application>
  <DocSecurity>0</DocSecurity>
  <Lines>132</Lines>
  <Paragraphs>37</Paragraphs>
  <ScaleCrop>false</ScaleCrop>
  <Company/>
  <LinksUpToDate>false</LinksUpToDate>
  <CharactersWithSpaces>18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gyy</dc:creator>
  <cp:keywords/>
  <dc:description/>
  <cp:lastModifiedBy>DING YANYAN</cp:lastModifiedBy>
  <cp:revision>415</cp:revision>
  <dcterms:created xsi:type="dcterms:W3CDTF">2020-08-06T14:06:00Z</dcterms:created>
  <dcterms:modified xsi:type="dcterms:W3CDTF">2021-11-11T08:56:00Z</dcterms:modified>
</cp:coreProperties>
</file>